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F90860" w:rsidRPr="00E808F0">
          <w:rPr>
            <w:noProof/>
            <w:webHidden/>
          </w:rPr>
          <w:t>4</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F90860" w:rsidRPr="00E808F0">
          <w:rPr>
            <w:noProof/>
            <w:webHidden/>
          </w:rPr>
          <w:t>5</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F90860" w:rsidRPr="00E808F0">
          <w:rPr>
            <w:noProof/>
            <w:webHidden/>
          </w:rPr>
          <w:t>9</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F90860" w:rsidRPr="00E808F0">
          <w:rPr>
            <w:noProof/>
            <w:webHidden/>
          </w:rPr>
          <w:t>10</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F90860" w:rsidRPr="00E808F0">
          <w:rPr>
            <w:noProof/>
            <w:webHidden/>
          </w:rPr>
          <w:t>12</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F90860" w:rsidRPr="00E808F0">
          <w:rPr>
            <w:noProof/>
            <w:webHidden/>
          </w:rPr>
          <w:t>13</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F90860" w:rsidRPr="00E808F0">
          <w:rPr>
            <w:noProof/>
            <w:webHidden/>
          </w:rPr>
          <w:t>17</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442636">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442636">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F90860" w:rsidRPr="00E808F0">
          <w:rPr>
            <w:noProof/>
            <w:webHidden/>
          </w:rPr>
          <w:t>24</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F90860" w:rsidRPr="00E808F0">
          <w:rPr>
            <w:noProof/>
            <w:webHidden/>
          </w:rPr>
          <w:t>27</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442636">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442636">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F90860" w:rsidRPr="00E808F0">
          <w:rPr>
            <w:noProof/>
            <w:webHidden/>
          </w:rPr>
          <w:t>32</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F90860" w:rsidRPr="00E808F0">
          <w:rPr>
            <w:noProof/>
            <w:webHidden/>
          </w:rPr>
          <w:t>35</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F90860" w:rsidRPr="00E808F0">
          <w:rPr>
            <w:noProof/>
            <w:webHidden/>
          </w:rPr>
          <w:t>36</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F90860" w:rsidRPr="00E808F0">
          <w:rPr>
            <w:noProof/>
            <w:webHidden/>
          </w:rPr>
          <w:t>37</w:t>
        </w:r>
        <w:r w:rsidR="00F90860" w:rsidRPr="00E808F0">
          <w:rPr>
            <w:noProof/>
            <w:webHidden/>
          </w:rPr>
          <w:fldChar w:fldCharType="end"/>
        </w:r>
      </w:hyperlink>
    </w:p>
    <w:p w:rsidR="00F90860" w:rsidRPr="00E808F0" w:rsidRDefault="00442636">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F90860" w:rsidRPr="00E808F0">
          <w:rPr>
            <w:noProof/>
            <w:webHidden/>
          </w:rPr>
          <w:t>38</w:t>
        </w:r>
        <w:r w:rsidR="00F90860" w:rsidRPr="00E808F0">
          <w:rPr>
            <w:noProof/>
            <w:webHidden/>
          </w:rPr>
          <w:fldChar w:fldCharType="end"/>
        </w:r>
      </w:hyperlink>
    </w:p>
    <w:p w:rsidR="00F90860" w:rsidRPr="00E808F0" w:rsidRDefault="00442636">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F90860" w:rsidRPr="00E808F0">
          <w:rPr>
            <w:noProof/>
            <w:webHidden/>
          </w:rPr>
          <w:t>39</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E808F0">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F90860" w:rsidRPr="00E808F0">
        <w:t xml:space="preserve">Figure </w:t>
      </w:r>
      <w:r w:rsidR="00F90860" w:rsidRPr="00E808F0">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F90860" w:rsidRPr="00E808F0">
        <w:t xml:space="preserve">Figure </w:t>
      </w:r>
      <w:r w:rsidR="00F90860" w:rsidRPr="00E808F0">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884AF4">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E06E15" w:rsidRPr="00E808F0">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E808F0">
              <w:rPr>
                <w:rStyle w:val="Funotenzeichen"/>
                <w:rFonts w:cstheme="minorHAnsi"/>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w:t>
      </w:r>
      <w:r w:rsidR="00D338A7" w:rsidRPr="00E808F0">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E06E15" w:rsidRPr="00E808F0">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AF4650" w:rsidRDefault="00AF4650"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AF4650" w:rsidRDefault="00AF4650"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4650" w:rsidRDefault="00AF4650"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AF4650" w:rsidRDefault="00AF4650"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884AF4">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E06E15" w:rsidRPr="00E808F0">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E06E15" w:rsidRPr="00E808F0">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F90860" w:rsidRPr="00E808F0">
        <w:t xml:space="preserve">Figure </w:t>
      </w:r>
      <w:r w:rsidR="00F90860" w:rsidRPr="00E808F0">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884AF4">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E808F0">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E808F0">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2</w:t>
      </w:r>
      <w:r w:rsidR="00D338A7" w:rsidRPr="00E808F0">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E808F0">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3</w:t>
      </w:r>
      <w:r w:rsidR="00D338A7" w:rsidRPr="00E808F0">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4</w:t>
      </w:r>
      <w:r w:rsidR="00D338A7" w:rsidRPr="00E808F0">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E808F0">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5</w:t>
      </w:r>
      <w:r w:rsidR="00D338A7" w:rsidRPr="00E808F0">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6</w:t>
      </w:r>
      <w:r w:rsidR="00D338A7" w:rsidRPr="00E808F0">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E808F0">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7</w:t>
      </w:r>
      <w:r w:rsidR="00D338A7" w:rsidRPr="00E808F0">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E06E15" w:rsidRPr="00E808F0">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E06E15" w:rsidRPr="00E808F0">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F90860" w:rsidRPr="00E808F0">
        <w:t xml:space="preserve">Table </w:t>
      </w:r>
      <w:r w:rsidR="00F90860" w:rsidRPr="00E808F0">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442636"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E808F0">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442636"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E06E15" w:rsidRPr="00E808F0">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8</w:t>
      </w:r>
      <w:r w:rsidR="00D338A7" w:rsidRPr="00E808F0">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D21096" w:rsidRPr="00E808F0"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9851BB" w:rsidRPr="00E808F0" w:rsidRDefault="009851BB" w:rsidP="00F7089F">
      <w:pPr>
        <w:rPr>
          <w:b/>
          <w:bCs/>
          <w:color w:val="365F91" w:themeColor="accent1" w:themeShade="BF"/>
          <w:sz w:val="28"/>
          <w:szCs w:val="28"/>
        </w:rPr>
      </w:pPr>
      <w:r w:rsidRPr="00E808F0">
        <w:br w:type="page"/>
      </w:r>
    </w:p>
    <w:p w:rsidR="00015EBE" w:rsidRPr="00E808F0" w:rsidRDefault="00B51CAD" w:rsidP="00B51CAD">
      <w:pPr>
        <w:pStyle w:val="berschrift1"/>
      </w:pPr>
      <w:bookmarkStart w:id="21" w:name="_Toc295677935"/>
      <w:r w:rsidRPr="00E808F0">
        <w:lastRenderedPageBreak/>
        <w:t xml:space="preserve">Demographic </w:t>
      </w:r>
      <w:r w:rsidR="00B23796" w:rsidRPr="00E808F0">
        <w:t>Sub Model</w:t>
      </w:r>
      <w:bookmarkEnd w:id="21"/>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E06E15" w:rsidRPr="00E808F0">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9</w:t>
      </w:r>
      <w:r w:rsidR="00D338A7" w:rsidRPr="00E808F0">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E06E15" w:rsidRPr="00E808F0">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E06E15" w:rsidRPr="00E808F0">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0</w:t>
      </w:r>
      <w:r w:rsidR="00D338A7" w:rsidRPr="00E808F0">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2"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014EBA" w:rsidRPr="00014EBA">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014EBA" w:rsidRPr="00014EBA">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Pr="008C3B63">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9D5895" w:rsidRPr="009D5895">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2"/>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E06E15" w:rsidRPr="00E808F0">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F90860" w:rsidRPr="00E808F0">
        <w:t xml:space="preserve">Figure </w:t>
      </w:r>
      <w:r w:rsidR="00F90860" w:rsidRPr="00E808F0">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7DE06328" wp14:editId="2448DF42">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AF4650" w:rsidRPr="002B3555" w:rsidRDefault="00AF4650"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AF4650" w:rsidRPr="007E517C" w:rsidRDefault="00AF4650"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AF4650" w:rsidRPr="007E517C" w:rsidRDefault="00AF4650"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AF4650" w:rsidRPr="007E517C" w:rsidRDefault="00AF4650"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AF4650" w:rsidRPr="002B3555" w:rsidRDefault="00AF4650"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AF4650" w:rsidRPr="007E517C" w:rsidRDefault="00AF4650"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AF4650" w:rsidRPr="007E517C" w:rsidRDefault="00AF4650"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AF4650" w:rsidRPr="007E517C" w:rsidRDefault="00AF4650"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AF4650" w:rsidRPr="007E517C" w:rsidRDefault="00AF4650"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AF4650" w:rsidRPr="007E517C" w:rsidRDefault="00AF4650"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AF4650" w:rsidRPr="007E517C" w:rsidRDefault="00AF4650"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AF4650" w:rsidRPr="007E517C" w:rsidRDefault="00AF4650"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AF4650" w:rsidRPr="007E517C" w:rsidRDefault="00AF4650"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AF4650" w:rsidRPr="007E517C" w:rsidRDefault="00AF4650"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AF4650" w:rsidRPr="007E517C" w:rsidRDefault="00AF4650"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AF4650" w:rsidRPr="007E517C" w:rsidRDefault="00AF4650"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AF4650" w:rsidRPr="007E517C" w:rsidRDefault="00AF4650"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AF4650" w:rsidRPr="007E517C" w:rsidRDefault="00AF4650"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AF4650" w:rsidRPr="007E517C" w:rsidRDefault="00AF4650"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AF4650" w:rsidRPr="007E517C" w:rsidRDefault="00AF4650"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AF4650" w:rsidRPr="007E517C" w:rsidRDefault="00AF4650"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3" w:name="_Ref294712984"/>
      <w:r w:rsidRPr="00E808F0">
        <w:t xml:space="preserve">Figure </w:t>
      </w:r>
      <w:r w:rsidRPr="00E808F0">
        <w:fldChar w:fldCharType="begin"/>
      </w:r>
      <w:r w:rsidRPr="00E808F0">
        <w:instrText xml:space="preserve"> SEQ Figure \* ARABIC </w:instrText>
      </w:r>
      <w:r w:rsidRPr="00E808F0">
        <w:fldChar w:fldCharType="separate"/>
      </w:r>
      <w:r w:rsidR="00884AF4">
        <w:rPr>
          <w:noProof/>
        </w:rPr>
        <w:t>4</w:t>
      </w:r>
      <w:r w:rsidRPr="00E808F0">
        <w:fldChar w:fldCharType="end"/>
      </w:r>
      <w:bookmarkEnd w:id="23"/>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E06E15" w:rsidRPr="00E808F0">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E06E15" w:rsidRPr="00E808F0">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E06E15" w:rsidRPr="00E808F0">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Pr="00E808F0"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5A3C36" w:rsidRPr="00E808F0" w:rsidRDefault="00211861" w:rsidP="00211861">
      <w:r w:rsidRPr="00E808F0">
        <w:t>Currently not implemented is the s</w:t>
      </w:r>
      <w:r w:rsidR="00EE364C" w:rsidRPr="00E808F0">
        <w:t>atisfaction with the s</w:t>
      </w:r>
      <w:r w:rsidR="005A3C36" w:rsidRPr="00E808F0">
        <w:t xml:space="preserve">ize and </w:t>
      </w:r>
      <w:r w:rsidR="00EE364C" w:rsidRPr="00E808F0">
        <w:t>the cost-effectiveness of the dwelling</w:t>
      </w:r>
      <w:r w:rsidRPr="00E808F0">
        <w:t>.</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F90860" w:rsidRPr="00E808F0">
        <w:t xml:space="preserve">Figure </w:t>
      </w:r>
      <w:r w:rsidR="00F90860" w:rsidRPr="00E808F0">
        <w:rPr>
          <w:noProof/>
        </w:rPr>
        <w:t>1</w:t>
      </w:r>
      <w:r w:rsidR="00C34D0D" w:rsidRPr="00E808F0">
        <w:fldChar w:fldCharType="end"/>
      </w:r>
      <w:r w:rsidR="00F55F4F" w:rsidRPr="00E808F0">
        <w:t xml:space="preserve"> according to the following formula</w:t>
      </w:r>
      <w:r w:rsidR="00F55F4F" w:rsidRPr="00E808F0">
        <w:rPr>
          <w:rStyle w:val="Funotenzeichen"/>
        </w:rPr>
        <w:footnoteReference w:id="9"/>
      </w:r>
      <w:r w:rsidR="0096130E" w:rsidRPr="00E808F0">
        <w:t>:</w:t>
      </w:r>
    </w:p>
    <w:p w:rsidR="0096130E" w:rsidRPr="00E808F0" w:rsidRDefault="00442636"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96130E" w:rsidRPr="00E808F0" w:rsidRDefault="000A1F11" w:rsidP="008240A5">
      <w:pPr>
        <w:rPr>
          <w:highlight w:val="yellow"/>
        </w:rPr>
      </w:pPr>
      <w:r w:rsidRPr="00E808F0">
        <w:rPr>
          <w:highlight w:val="yellow"/>
        </w:rPr>
        <w:t>The current model version implements the residential satisfaction calculation without recognition of the LISREL factors as weights, so according to the simplified formula:</w:t>
      </w:r>
    </w:p>
    <w:p w:rsidR="000A1F11" w:rsidRPr="00E808F0" w:rsidRDefault="00442636" w:rsidP="000A1F11">
      <m:oMathPara>
        <m:oMath>
          <m:sSub>
            <m:sSubPr>
              <m:ctrlPr>
                <w:rPr>
                  <w:rFonts w:ascii="Cambria Math" w:hAnsi="Cambria Math"/>
                  <w:i/>
                  <w:highlight w:val="yellow"/>
                </w:rPr>
              </m:ctrlPr>
            </m:sSubPr>
            <m:e>
              <m:r>
                <w:rPr>
                  <w:rFonts w:ascii="Cambria Math" w:hAnsi="Cambria Math"/>
                  <w:highlight w:val="yellow"/>
                </w:rPr>
                <m:t>STM</m:t>
              </m:r>
            </m:e>
            <m:sub>
              <m:r>
                <w:rPr>
                  <w:rFonts w:ascii="Cambria Math" w:hAnsi="Cambria Math"/>
                  <w:highlight w:val="yellow"/>
                </w:rPr>
                <m:t>hh</m:t>
              </m:r>
            </m:sub>
          </m:sSub>
          <m:r>
            <w:rPr>
              <w:rFonts w:ascii="Cambria Math" w:hAnsi="Cambria Math"/>
              <w:highlight w:val="yellow"/>
            </w:rPr>
            <m:t>=</m:t>
          </m:r>
          <m:f>
            <m:fPr>
              <m:ctrlPr>
                <w:rPr>
                  <w:rFonts w:ascii="Cambria Math" w:hAnsi="Cambria Math"/>
                  <w:i/>
                  <w:highlight w:val="yellow"/>
                </w:rPr>
              </m:ctrlPr>
            </m:fPr>
            <m:num>
              <m:nary>
                <m:naryPr>
                  <m:chr m:val="∑"/>
                  <m:limLoc m:val="undOvr"/>
                  <m:subHide m:val="1"/>
                  <m:supHide m:val="1"/>
                  <m:ctrlPr>
                    <w:rPr>
                      <w:rFonts w:ascii="Cambria Math" w:hAnsi="Cambria Math"/>
                      <w:i/>
                      <w:highlight w:val="yellow"/>
                    </w:rPr>
                  </m:ctrlPr>
                </m:naryPr>
                <m:sub/>
                <m:sup/>
                <m:e>
                  <m:sSub>
                    <m:sSubPr>
                      <m:ctrlPr>
                        <w:rPr>
                          <w:rFonts w:ascii="Cambria Math" w:hAnsi="Cambria Math"/>
                          <w:i/>
                          <w:highlight w:val="yellow"/>
                        </w:rPr>
                      </m:ctrlPr>
                    </m:sSubPr>
                    <m:e>
                      <m:r>
                        <w:rPr>
                          <w:rFonts w:ascii="Cambria Math" w:hAnsi="Cambria Math"/>
                          <w:highlight w:val="yellow"/>
                        </w:rPr>
                        <m:t>(STM</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pref</m:t>
                      </m:r>
                    </m:e>
                    <m:sub>
                      <m:r>
                        <w:rPr>
                          <w:rFonts w:ascii="Cambria Math" w:hAnsi="Cambria Math"/>
                          <w:highlight w:val="yellow"/>
                        </w:rPr>
                        <m:t>i</m:t>
                      </m:r>
                    </m:sub>
                  </m:sSub>
                  <m:r>
                    <w:rPr>
                      <w:rFonts w:ascii="Cambria Math" w:hAnsi="Cambria Math"/>
                      <w:highlight w:val="yellow"/>
                    </w:rPr>
                    <m:t xml:space="preserve">) </m:t>
                  </m:r>
                </m:e>
              </m:nary>
            </m:num>
            <m:den>
              <m:nary>
                <m:naryPr>
                  <m:chr m:val="∑"/>
                  <m:limLoc m:val="undOvr"/>
                  <m:subHide m:val="1"/>
                  <m:supHide m:val="1"/>
                  <m:ctrlPr>
                    <w:rPr>
                      <w:rFonts w:ascii="Cambria Math" w:hAnsi="Cambria Math"/>
                      <w:i/>
                      <w:highlight w:val="yellow"/>
                    </w:rPr>
                  </m:ctrlPr>
                </m:naryPr>
                <m:sub/>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pref</m:t>
                      </m:r>
                    </m:e>
                    <m:sub>
                      <m:r>
                        <w:rPr>
                          <w:rFonts w:ascii="Cambria Math" w:hAnsi="Cambria Math"/>
                          <w:highlight w:val="yellow"/>
                        </w:rPr>
                        <m:t>i</m:t>
                      </m:r>
                    </m:sub>
                  </m:sSub>
                  <m:r>
                    <w:rPr>
                      <w:rFonts w:ascii="Cambria Math" w:hAnsi="Cambria Math"/>
                      <w:highlight w:val="yellow"/>
                    </w:rPr>
                    <m:t>)</m:t>
                  </m:r>
                </m:e>
              </m:nary>
            </m:den>
          </m:f>
        </m:oMath>
      </m:oMathPara>
    </w:p>
    <w:p w:rsidR="000A1F11" w:rsidRPr="00E808F0" w:rsidRDefault="000A1F11" w:rsidP="000A1F11"/>
    <w:p w:rsidR="0096130E" w:rsidRPr="00E808F0" w:rsidRDefault="0096130E" w:rsidP="0096130E">
      <w:pPr>
        <w:keepNext/>
        <w:spacing w:after="0"/>
      </w:pPr>
      <w:r w:rsidRPr="00E808F0">
        <w:rPr>
          <w:noProof/>
          <w:lang w:val="de-AT"/>
        </w:rPr>
        <w:lastRenderedPageBreak/>
        <w:drawing>
          <wp:inline distT="0" distB="0" distL="0" distR="0" wp14:anchorId="1AA9A5D8" wp14:editId="794C1227">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4"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F90860" w:rsidRPr="00E808F0">
        <w:rPr>
          <w:noProof/>
        </w:rPr>
        <w:t>1</w:t>
      </w:r>
      <w:r w:rsidR="0058728A" w:rsidRPr="00E808F0">
        <w:fldChar w:fldCharType="end"/>
      </w:r>
      <w:bookmarkEnd w:id="24"/>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E06E15" w:rsidRPr="00E808F0">
        <w:rPr>
          <w:rFonts w:ascii="Calibri" w:hAnsi="Calibri" w:cs="Calibri"/>
        </w:rPr>
        <w:t>(Source: Zucha et al. 2005, p.50)</w:t>
      </w:r>
      <w:r w:rsidR="0074466B" w:rsidRPr="00E808F0">
        <w:fldChar w:fldCharType="end"/>
      </w:r>
      <w:r w:rsidR="00485B91" w:rsidRPr="00E808F0">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442636"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442636"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442636"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5" w:name="_Toc295677937"/>
      <w:r w:rsidRPr="00E808F0">
        <w:t>Housing P</w:t>
      </w:r>
      <w:r w:rsidR="00F26C30" w:rsidRPr="00E808F0">
        <w:t>references</w:t>
      </w:r>
      <w:bookmarkEnd w:id="25"/>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E06E15" w:rsidRPr="00E808F0">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E06E15" w:rsidRPr="00E808F0">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E06E15" w:rsidRPr="00E808F0">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E06E15" w:rsidRPr="00E808F0">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E06E15" w:rsidRPr="00E808F0">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E06E15" w:rsidRPr="00E808F0">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E06E15" w:rsidRPr="00E808F0">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6"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D338A7" w:rsidRPr="00E808F0">
        <w:rPr>
          <w:b/>
          <w:bCs/>
          <w:color w:val="4F81BD" w:themeColor="accent1"/>
          <w:sz w:val="18"/>
          <w:szCs w:val="18"/>
        </w:rPr>
        <w:fldChar w:fldCharType="begin"/>
      </w:r>
      <w:r w:rsidR="00D338A7" w:rsidRPr="00E808F0">
        <w:rPr>
          <w:b/>
          <w:bCs/>
          <w:color w:val="4F81BD" w:themeColor="accent1"/>
          <w:sz w:val="18"/>
          <w:szCs w:val="18"/>
        </w:rPr>
        <w:instrText xml:space="preserve"> SEQ Table \* ARABIC </w:instrText>
      </w:r>
      <w:r w:rsidR="00D338A7" w:rsidRPr="00E808F0">
        <w:rPr>
          <w:b/>
          <w:bCs/>
          <w:color w:val="4F81BD" w:themeColor="accent1"/>
          <w:sz w:val="18"/>
          <w:szCs w:val="18"/>
        </w:rPr>
        <w:fldChar w:fldCharType="separate"/>
      </w:r>
      <w:r w:rsidR="00D338A7" w:rsidRPr="00E808F0">
        <w:rPr>
          <w:b/>
          <w:bCs/>
          <w:noProof/>
          <w:color w:val="4F81BD" w:themeColor="accent1"/>
          <w:sz w:val="18"/>
          <w:szCs w:val="18"/>
        </w:rPr>
        <w:t>11</w:t>
      </w:r>
      <w:r w:rsidR="00D338A7" w:rsidRPr="00E808F0">
        <w:rPr>
          <w:b/>
          <w:bCs/>
          <w:color w:val="4F81BD" w:themeColor="accent1"/>
          <w:sz w:val="18"/>
          <w:szCs w:val="18"/>
        </w:rPr>
        <w:fldChar w:fldCharType="end"/>
      </w:r>
      <w:bookmarkEnd w:id="26"/>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E808F0">
        <w:rPr>
          <w:b/>
          <w:bCs/>
          <w:color w:val="4F81BD" w:themeColor="accent1"/>
          <w:sz w:val="18"/>
          <w:szCs w:val="18"/>
          <w:vertAlign w:val="superscript"/>
        </w:rPr>
        <w:footnoteReference w:id="11"/>
      </w:r>
    </w:p>
    <w:p w:rsidR="00C33E6C" w:rsidRPr="00E808F0" w:rsidRDefault="00C33E6C" w:rsidP="00C33E6C">
      <w:bookmarkStart w:id="27"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947D5F" w:rsidRPr="00947D5F">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946DAD" w:rsidRPr="00E808F0">
        <w:t xml:space="preserve">Table </w:t>
      </w:r>
      <w:r w:rsidR="00946DAD" w:rsidRPr="00E808F0">
        <w:rPr>
          <w:noProof/>
        </w:rPr>
        <w:t>12</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28" w:name="_Ref295682056"/>
      <w:r w:rsidRPr="00E808F0">
        <w:t xml:space="preserve">Table </w:t>
      </w:r>
      <w:r w:rsidRPr="00E808F0">
        <w:fldChar w:fldCharType="begin"/>
      </w:r>
      <w:r w:rsidRPr="00E808F0">
        <w:instrText xml:space="preserve"> SEQ Table \* ARABIC </w:instrText>
      </w:r>
      <w:r w:rsidRPr="00E808F0">
        <w:fldChar w:fldCharType="separate"/>
      </w:r>
      <w:r w:rsidRPr="00E808F0">
        <w:rPr>
          <w:noProof/>
        </w:rPr>
        <w:t>12</w:t>
      </w:r>
      <w:r w:rsidRPr="00E808F0">
        <w:fldChar w:fldCharType="end"/>
      </w:r>
      <w:bookmarkEnd w:id="28"/>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E06E15" w:rsidRPr="00E808F0">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442636"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m:t>
                      </m:r>
                      <m:r>
                        <w:rPr>
                          <w:rFonts w:ascii="Cambria Math" w:hAnsi="Cambria Math"/>
                        </w:rPr>
                        <m:t>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A53D9C">
        <w:t xml:space="preserve">Figure </w:t>
      </w:r>
      <w:r w:rsidR="00A53D9C">
        <w:rPr>
          <w:noProof/>
        </w:rPr>
        <w:t>5</w:t>
      </w:r>
      <w:r w:rsidR="00A53D9C">
        <w:fldChar w:fldCharType="end"/>
      </w:r>
      <w:r w:rsidR="00A53D9C">
        <w:t>. Cells marked with an orange dot change (improve) their score for public transport accessibility between 2001 and 2050.</w:t>
      </w:r>
    </w:p>
    <w:p w:rsidR="00884AF4" w:rsidRDefault="00511F23" w:rsidP="00884AF4">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39.75pt">
            <v:imagedata r:id="rId13" o:title="IMG_2909 3"/>
          </v:shape>
        </w:pict>
      </w:r>
    </w:p>
    <w:p w:rsidR="00884AF4" w:rsidRPr="00E808F0" w:rsidRDefault="00884AF4" w:rsidP="00884AF4">
      <w:pPr>
        <w:pStyle w:val="Beschriftung"/>
      </w:pPr>
      <w:bookmarkStart w:id="29" w:name="_Ref295710734"/>
      <w:r>
        <w:t xml:space="preserve">Figure </w:t>
      </w:r>
      <w:r>
        <w:fldChar w:fldCharType="begin"/>
      </w:r>
      <w:r>
        <w:instrText xml:space="preserve"> SEQ Figure \* ARABIC </w:instrText>
      </w:r>
      <w:r>
        <w:fldChar w:fldCharType="separate"/>
      </w:r>
      <w:r>
        <w:rPr>
          <w:noProof/>
        </w:rPr>
        <w:t>5</w:t>
      </w:r>
      <w:r>
        <w:fldChar w:fldCharType="end"/>
      </w:r>
      <w:bookmarkEnd w:id="29"/>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234F47" w:rsidRPr="00E808F0">
        <w:t>Estimate the Aspiration Region</w:t>
      </w:r>
      <w:r w:rsidR="00234F47">
        <w:fldChar w:fldCharType="end"/>
      </w:r>
      <w:r w:rsidR="00234F47">
        <w:t xml:space="preserve"> below)</w:t>
      </w:r>
      <w:r>
        <w:t>.</w:t>
      </w:r>
    </w:p>
    <w:p w:rsidR="004D577E" w:rsidRPr="00347151" w:rsidRDefault="00442636"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m:t>
                              </m:r>
                              <m:r>
                                <w:rPr>
                                  <w:rFonts w:ascii="Cambria Math" w:hAnsi="Cambria Math"/>
                                </w:rPr>
                                <m:t>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442636"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0"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7"/>
      <w:bookmarkEnd w:id="30"/>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1" w:name="_Toc295677939"/>
      <w:r w:rsidRPr="00E808F0">
        <w:t>Define the Search Area</w:t>
      </w:r>
      <w:bookmarkEnd w:id="31"/>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E808F0">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2" w:name="_Toc295677940"/>
      <w:r w:rsidRPr="00E808F0">
        <w:lastRenderedPageBreak/>
        <w:t>Search for vacancies</w:t>
      </w:r>
      <w:bookmarkEnd w:id="32"/>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3" w:name="_Toc295677941"/>
      <w:r w:rsidRPr="00E808F0">
        <w:t>Match vacancies to aspirations</w:t>
      </w:r>
      <w:bookmarkEnd w:id="33"/>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185DE8" w:rsidRPr="00E808F0"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p>
    <w:p w:rsidR="0091211B" w:rsidRPr="00E808F0" w:rsidRDefault="00DE41E1" w:rsidP="007618CC">
      <w:r w:rsidRPr="00E808F0">
        <w:t xml:space="preserve">An extension to this 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E06E15" w:rsidRPr="00E808F0">
        <w:rPr>
          <w:rFonts w:ascii="Calibri" w:hAnsi="Calibri" w:cs="Calibri"/>
        </w:rPr>
        <w:t>(Semboloni 2007, p.61)</w:t>
      </w:r>
      <w:r w:rsidR="0074466B" w:rsidRPr="00E808F0">
        <w:fldChar w:fldCharType="end"/>
      </w:r>
      <w:r w:rsidRPr="00E808F0">
        <w:t>. Currently the model looks for only one dwelling in each area from the list of preferred areas.</w:t>
      </w:r>
    </w:p>
    <w:p w:rsidR="00D81F11" w:rsidRDefault="00D81F11" w:rsidP="003F332A">
      <w:pPr>
        <w:pStyle w:val="berschrift1"/>
      </w:pPr>
      <w:bookmarkStart w:id="34"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lastRenderedPageBreak/>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4"/>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3</w:t>
      </w:r>
      <w:r w:rsidR="00D338A7" w:rsidRPr="00E808F0">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4</w:t>
      </w:r>
      <w:r w:rsidR="00D338A7" w:rsidRPr="00E808F0">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lastRenderedPageBreak/>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NewPrivateBuildingProjects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5</w:t>
      </w:r>
      <w:r w:rsidR="00D338A7" w:rsidRPr="00E808F0">
        <w:fldChar w:fldCharType="end"/>
      </w:r>
      <w:r w:rsidRPr="00E808F0">
        <w:t>: Model runtime system parameters</w:t>
      </w:r>
    </w:p>
    <w:p w:rsidR="00E71319" w:rsidRPr="00E808F0" w:rsidRDefault="00E71319" w:rsidP="00F21165">
      <w:pPr>
        <w:pStyle w:val="berschrift1"/>
      </w:pPr>
      <w:bookmarkStart w:id="35" w:name="_Toc295677943"/>
      <w:r w:rsidRPr="00E808F0">
        <w:t>Model Validation</w:t>
      </w:r>
      <w:bookmarkEnd w:id="35"/>
    </w:p>
    <w:p w:rsidR="00E71319" w:rsidRPr="00E808F0" w:rsidRDefault="00E71319" w:rsidP="00E57C16">
      <w:pPr>
        <w:pStyle w:val="berschrift2"/>
      </w:pPr>
      <w:bookmarkStart w:id="36" w:name="_Toc295677944"/>
      <w:r w:rsidRPr="00E808F0">
        <w:t>Demographic Sub Model</w:t>
      </w:r>
      <w:bookmarkEnd w:id="36"/>
    </w:p>
    <w:p w:rsidR="004E728A" w:rsidRPr="00E808F0" w:rsidRDefault="004E728A" w:rsidP="008B0126">
      <w:pPr>
        <w:keepNext/>
        <w:keepLines/>
      </w:pPr>
      <w:r w:rsidRPr="00E808F0">
        <w:t>The results of the demographic sub model may be compared to a number of sources:</w:t>
      </w:r>
    </w:p>
    <w:tbl>
      <w:tblPr>
        <w:tblStyle w:val="MittlereSchattierung1-Akzent12"/>
        <w:tblW w:w="0" w:type="auto"/>
        <w:tblLook w:val="04A0" w:firstRow="1" w:lastRow="0" w:firstColumn="1" w:lastColumn="0" w:noHBand="0" w:noVBand="1"/>
      </w:tblPr>
      <w:tblGrid>
        <w:gridCol w:w="5142"/>
        <w:gridCol w:w="2220"/>
        <w:gridCol w:w="1926"/>
      </w:tblGrid>
      <w:tr w:rsidR="0049539D" w:rsidRPr="00E808F0" w:rsidTr="004953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Data</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Lowest Spatial Resolution</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Source</w:t>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small-scaled forecast of population development in Vienna until 2035.</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49539D"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254g9f3sfj","citationItems":[{"uri":["http://zotero.org/users/583560/items/7RITGJXP"]}]} </w:instrText>
            </w:r>
            <w:r w:rsidRPr="00E808F0">
              <w:fldChar w:fldCharType="separate"/>
            </w:r>
            <w:r w:rsidR="00E06E15" w:rsidRPr="00E808F0">
              <w:rPr>
                <w:rFonts w:ascii="Calibri" w:hAnsi="Calibri" w:cs="Calibri"/>
              </w:rPr>
              <w:t>(Lebhart et al. 2007)</w:t>
            </w:r>
            <w:r w:rsidRPr="00E808F0">
              <w:fldChar w:fldCharType="end"/>
            </w:r>
          </w:p>
        </w:tc>
      </w:tr>
      <w:tr w:rsidR="0049539D"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forecast of population development in Vienna until 2075.</w:t>
            </w:r>
          </w:p>
        </w:tc>
        <w:tc>
          <w:tcPr>
            <w:tcW w:w="0" w:type="auto"/>
          </w:tcPr>
          <w:p w:rsidR="0049539D" w:rsidRPr="00E808F0" w:rsidRDefault="00CA3755" w:rsidP="00CA3755">
            <w:pPr>
              <w:keepNext/>
              <w:keepLines/>
              <w:cnfStyle w:val="000000010000" w:firstRow="0" w:lastRow="0" w:firstColumn="0" w:lastColumn="0" w:oddVBand="0" w:evenVBand="0" w:oddHBand="0" w:evenHBand="1" w:firstRowFirstColumn="0" w:firstRowLastColumn="0" w:lastRowFirstColumn="0" w:lastRowLastColumn="0"/>
            </w:pPr>
            <w:r w:rsidRPr="00E808F0">
              <w:t>Vienna city area</w:t>
            </w:r>
          </w:p>
        </w:tc>
        <w:tc>
          <w:tcPr>
            <w:tcW w:w="0" w:type="auto"/>
          </w:tcPr>
          <w:p w:rsidR="0049539D" w:rsidRPr="00E808F0" w:rsidRDefault="0074466B" w:rsidP="00E4405E">
            <w:pPr>
              <w:keepNext/>
              <w:keepLines/>
              <w:cnfStyle w:val="000000010000" w:firstRow="0" w:lastRow="0" w:firstColumn="0" w:lastColumn="0" w:oddVBand="0" w:evenVBand="0" w:oddHBand="0" w:evenHBand="1" w:firstRowFirstColumn="0" w:firstRowLastColumn="0" w:lastRowFirstColumn="0" w:lastRowLastColumn="0"/>
            </w:pPr>
            <w:r w:rsidRPr="00E808F0">
              <w:fldChar w:fldCharType="begin"/>
            </w:r>
            <w:r w:rsidRPr="00E808F0">
              <w:instrText xml:space="preserve"> ADDIN ZOTERO_ITEM {"citationID":"1gq31al14d","citationItems":[{"uri":["http://zotero.org/users/583560/items/335A3GQQ"]}]} </w:instrText>
            </w:r>
            <w:r w:rsidRPr="00E808F0">
              <w:fldChar w:fldCharType="separate"/>
            </w:r>
            <w:r w:rsidR="00014EBA" w:rsidRPr="00014EBA">
              <w:rPr>
                <w:rFonts w:ascii="Calibri" w:hAnsi="Calibri" w:cs="Calibri"/>
              </w:rPr>
              <w:t>(Statistik Austria 2011a)</w:t>
            </w:r>
            <w:r w:rsidRPr="00E808F0">
              <w:fldChar w:fldCharType="end"/>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actual pop</w:t>
            </w:r>
            <w:r w:rsidR="00BD023A" w:rsidRPr="00E808F0">
              <w:t>ulation data of Vienna from 2002</w:t>
            </w:r>
            <w:r w:rsidRPr="00E808F0">
              <w:t xml:space="preserve"> to 2010.</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Administrative districts (</w:t>
            </w:r>
            <w:r w:rsidRPr="00E808F0">
              <w:rPr>
                <w:highlight w:val="yellow"/>
              </w:rPr>
              <w:t>?)</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w:t>
            </w:r>
            <w:r w:rsidRPr="00E808F0">
              <w:rPr>
                <w:highlight w:val="yellow"/>
              </w:rPr>
              <w:t>SOURCE</w:t>
            </w:r>
            <w:r w:rsidRPr="00E808F0">
              <w:t>)</w:t>
            </w:r>
          </w:p>
        </w:tc>
      </w:tr>
      <w:tr w:rsidR="00B84C96"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84C96" w:rsidRPr="00E808F0" w:rsidRDefault="00B84C96" w:rsidP="00E4405E">
            <w:pPr>
              <w:keepNext/>
              <w:keepLines/>
            </w:pPr>
            <w:r w:rsidRPr="00E808F0">
              <w:t>SUME WP1 results</w:t>
            </w:r>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proofErr w:type="spellStart"/>
            <w:r w:rsidRPr="00E808F0">
              <w:t>Zählbezirke</w:t>
            </w:r>
            <w:proofErr w:type="spellEnd"/>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r w:rsidRPr="00E808F0">
              <w:t>(</w:t>
            </w:r>
            <w:r w:rsidRPr="00E808F0">
              <w:rPr>
                <w:highlight w:val="yellow"/>
              </w:rPr>
              <w:t>SOURCE</w:t>
            </w:r>
            <w:r w:rsidRPr="00E808F0">
              <w:t>)</w:t>
            </w:r>
          </w:p>
        </w:tc>
      </w:tr>
      <w:tr w:rsidR="005C5E99"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C5E99" w:rsidRPr="00E808F0" w:rsidRDefault="005C5E99" w:rsidP="005C5E99">
            <w:pPr>
              <w:keepNext/>
              <w:keepLines/>
            </w:pPr>
            <w:r w:rsidRPr="00E808F0">
              <w:t>Forecast 2001 – 2050 on the number of households per household size</w:t>
            </w:r>
          </w:p>
        </w:tc>
        <w:tc>
          <w:tcPr>
            <w:tcW w:w="0" w:type="auto"/>
          </w:tcPr>
          <w:p w:rsidR="005C5E99" w:rsidRPr="00E808F0" w:rsidRDefault="005C5E99" w:rsidP="00E4405E">
            <w:pPr>
              <w:keepNext/>
              <w:keepLines/>
              <w:cnfStyle w:val="000000100000" w:firstRow="0" w:lastRow="0" w:firstColumn="0" w:lastColumn="0" w:oddVBand="0" w:evenVBand="0" w:oddHBand="1" w:evenHBand="0" w:firstRowFirstColumn="0" w:firstRowLastColumn="0" w:lastRowFirstColumn="0" w:lastRowLastColumn="0"/>
            </w:pPr>
            <w:r w:rsidRPr="00E808F0">
              <w:t>Vienna city area</w:t>
            </w:r>
          </w:p>
        </w:tc>
        <w:tc>
          <w:tcPr>
            <w:tcW w:w="0" w:type="auto"/>
          </w:tcPr>
          <w:p w:rsidR="005C5E99"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1c6poa0835","citationItems":[{"uri":["http://zotero.org/users/583560/items/6XFFTWNW"]}]} </w:instrText>
            </w:r>
            <w:r w:rsidRPr="00E808F0">
              <w:fldChar w:fldCharType="separate"/>
            </w:r>
            <w:r w:rsidR="00E06E15" w:rsidRPr="00E808F0">
              <w:rPr>
                <w:rFonts w:ascii="Calibri" w:hAnsi="Calibri" w:cs="Calibri"/>
              </w:rPr>
              <w:t>(Statistik Austria 2001)</w:t>
            </w:r>
            <w:r w:rsidRPr="00E808F0">
              <w:fldChar w:fldCharType="end"/>
            </w:r>
          </w:p>
        </w:tc>
      </w:tr>
    </w:tbl>
    <w:p w:rsidR="00E71319" w:rsidRPr="00E808F0" w:rsidRDefault="0049539D" w:rsidP="0049539D">
      <w:pPr>
        <w:pStyle w:val="Beschriftung"/>
      </w:pPr>
      <w:r w:rsidRPr="00E808F0">
        <w:t xml:space="preserve">Table </w:t>
      </w:r>
      <w:r w:rsidR="00D338A7" w:rsidRPr="00E808F0">
        <w:fldChar w:fldCharType="begin"/>
      </w:r>
      <w:r w:rsidR="00D338A7" w:rsidRPr="00E808F0">
        <w:instrText xml:space="preserve"> SEQ Table \* ARABIC </w:instrText>
      </w:r>
      <w:r w:rsidR="00D338A7" w:rsidRPr="00E808F0">
        <w:fldChar w:fldCharType="separate"/>
      </w:r>
      <w:r w:rsidR="00D338A7" w:rsidRPr="00E808F0">
        <w:rPr>
          <w:noProof/>
        </w:rPr>
        <w:t>16</w:t>
      </w:r>
      <w:r w:rsidR="00D338A7" w:rsidRPr="00E808F0">
        <w:fldChar w:fldCharType="end"/>
      </w:r>
      <w:r w:rsidRPr="00E808F0">
        <w:t>: Data sources for demographic sub model validation</w:t>
      </w:r>
    </w:p>
    <w:p w:rsidR="00E57C16" w:rsidRPr="00E808F0" w:rsidRDefault="00E57C16" w:rsidP="00E57C16">
      <w:pPr>
        <w:pStyle w:val="berschrift3"/>
      </w:pPr>
      <w:bookmarkStart w:id="37" w:name="_Toc295677945"/>
      <w:r w:rsidRPr="00E808F0">
        <w:rPr>
          <w:highlight w:val="red"/>
        </w:rPr>
        <w:lastRenderedPageBreak/>
        <w:t>Validation Results</w:t>
      </w:r>
      <w:bookmarkEnd w:id="37"/>
    </w:p>
    <w:p w:rsidR="0049539D" w:rsidRPr="00E808F0" w:rsidRDefault="0049539D" w:rsidP="0049539D">
      <w:pPr>
        <w:pStyle w:val="berschrift2"/>
      </w:pPr>
      <w:bookmarkStart w:id="38" w:name="_Toc295677946"/>
      <w:r w:rsidRPr="00E808F0">
        <w:t>Residential Mobility Model</w:t>
      </w:r>
      <w:bookmarkEnd w:id="38"/>
    </w:p>
    <w:p w:rsidR="008B0126" w:rsidRPr="00E808F0" w:rsidRDefault="008B0126" w:rsidP="008B0126">
      <w:pPr>
        <w:keepNext/>
        <w:keepLines/>
      </w:pPr>
      <w:r w:rsidRPr="00E808F0">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E06E15" w:rsidRPr="00E808F0">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76615554" wp14:editId="0F137EC4">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E06E15" w:rsidRPr="00E808F0">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E06E15" w:rsidRPr="00E808F0">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39" w:name="_Toc295677947"/>
      <w:r w:rsidRPr="00E808F0">
        <w:rPr>
          <w:highlight w:val="red"/>
        </w:rPr>
        <w:lastRenderedPageBreak/>
        <w:t>Validation Results</w:t>
      </w:r>
      <w:bookmarkEnd w:id="39"/>
    </w:p>
    <w:p w:rsidR="007242E9" w:rsidRPr="00E808F0" w:rsidRDefault="007242E9" w:rsidP="00F21165">
      <w:pPr>
        <w:pStyle w:val="berschrift1"/>
      </w:pPr>
      <w:bookmarkStart w:id="40" w:name="_Ref295141563"/>
      <w:bookmarkStart w:id="41" w:name="_Toc295677948"/>
      <w:r w:rsidRPr="00E808F0">
        <w:t>Originally planned but not included in the model</w:t>
      </w:r>
      <w:bookmarkEnd w:id="40"/>
      <w:bookmarkEnd w:id="41"/>
    </w:p>
    <w:p w:rsidR="005B30F6" w:rsidRPr="00E808F0" w:rsidRDefault="005B30F6" w:rsidP="005B30F6">
      <w:pPr>
        <w:pStyle w:val="berschrift2"/>
      </w:pPr>
      <w:bookmarkStart w:id="42" w:name="_Toc295677949"/>
      <w:r w:rsidRPr="00E808F0">
        <w:t>Leaving the Parental Home</w:t>
      </w:r>
      <w:bookmarkEnd w:id="42"/>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E06E15" w:rsidRPr="00E808F0">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3"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3"/>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4" w:name="_Toc295677950"/>
      <w:r w:rsidRPr="00E808F0">
        <w:t>Separation/D</w:t>
      </w:r>
      <w:r w:rsidR="007242E9" w:rsidRPr="00E808F0">
        <w:t>ivorce</w:t>
      </w:r>
      <w:bookmarkEnd w:id="44"/>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Pr="00E808F0">
        <w:t xml:space="preserve">a separation </w:t>
      </w:r>
      <w:proofErr w:type="gramStart"/>
      <w:r w:rsidRPr="00E808F0">
        <w:t xml:space="preserve">rate, that </w:t>
      </w:r>
      <w:r w:rsidR="00D827F4" w:rsidRPr="00E808F0">
        <w:t>would</w:t>
      </w:r>
      <w:r w:rsidRPr="00E808F0">
        <w:t xml:space="preserve"> be determined through model calibration based on </w:t>
      </w:r>
      <w:r w:rsidR="007242E9" w:rsidRPr="00E808F0">
        <w:t>the divorce rate</w:t>
      </w:r>
      <w:r w:rsidR="007242E9" w:rsidRPr="00E808F0">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E06E15" w:rsidRPr="00E808F0">
        <w:rPr>
          <w:rFonts w:ascii="Calibri" w:hAnsi="Calibri" w:cs="Calibri"/>
        </w:rPr>
        <w:t>(Statistik</w:t>
      </w:r>
      <w:proofErr w:type="gramEnd"/>
      <w:r w:rsidR="00E06E15" w:rsidRPr="00E808F0">
        <w:rPr>
          <w:rFonts w:ascii="Calibri" w:hAnsi="Calibri" w:cs="Calibri"/>
        </w:rPr>
        <w:t xml:space="preserve">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5" w:name="_Toc295677951"/>
      <w:r w:rsidRPr="00E808F0">
        <w:t>Change of workplace</w:t>
      </w:r>
      <w:bookmarkEnd w:id="45"/>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E06E15" w:rsidRPr="00E808F0">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E06E15" w:rsidRPr="00E808F0">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E06E15" w:rsidRPr="00E808F0">
        <w:rPr>
          <w:rFonts w:ascii="Calibri" w:hAnsi="Calibri" w:cs="Calibri"/>
        </w:rPr>
        <w:t xml:space="preserve">(cited after </w:t>
      </w:r>
      <w:proofErr w:type="spellStart"/>
      <w:r w:rsidR="00E06E15" w:rsidRPr="00E808F0">
        <w:rPr>
          <w:rFonts w:ascii="Calibri" w:hAnsi="Calibri" w:cs="Calibri"/>
        </w:rPr>
        <w:t>Coulombel</w:t>
      </w:r>
      <w:proofErr w:type="spellEnd"/>
      <w:r w:rsidR="00E06E15" w:rsidRPr="00E808F0">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E06E15" w:rsidRPr="00E808F0">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6" w:name="_Toc295677952"/>
      <w:r w:rsidRPr="00E808F0">
        <w:t>Retirement</w:t>
      </w:r>
      <w:bookmarkEnd w:id="46"/>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7" w:name="_Toc295677953"/>
      <w:r w:rsidRPr="00E808F0">
        <w:t xml:space="preserve">Model </w:t>
      </w:r>
      <w:r w:rsidR="00A30F22" w:rsidRPr="00E808F0">
        <w:t>Design Decisions</w:t>
      </w:r>
      <w:bookmarkEnd w:id="47"/>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48"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48"/>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E06E15" w:rsidRPr="00E808F0">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E06E15" w:rsidRPr="00E808F0">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49" w:name="_Toc295677955"/>
      <w:r w:rsidRPr="00E808F0">
        <w:t>Synthetic Population</w:t>
      </w:r>
      <w:bookmarkEnd w:id="49"/>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w:t>
      </w:r>
      <w:bookmarkStart w:id="50" w:name="_GoBack"/>
      <w:bookmarkEnd w:id="50"/>
      <w:r w:rsidRPr="00E808F0">
        <w:t>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Pr="00E808F0"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9E7C5B" w:rsidRPr="00E808F0" w:rsidRDefault="00CE14E8" w:rsidP="00CE14E8">
      <w:pPr>
        <w:pStyle w:val="berschrift2"/>
      </w:pPr>
      <w:bookmarkStart w:id="51" w:name="_Toc295677956"/>
      <w:r w:rsidRPr="00E808F0">
        <w:t>Model Data</w:t>
      </w:r>
      <w:bookmarkEnd w:id="51"/>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2" w:name="_Toc295677957"/>
      <w:r w:rsidRPr="00E808F0">
        <w:t>Demographic Sub Model</w:t>
      </w:r>
      <w:bookmarkEnd w:id="52"/>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E06E15" w:rsidRPr="00E808F0">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E06E15" w:rsidRPr="00E808F0">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F90860"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probability) and then let it look for a new dwelling and make the moving out depending on the </w:t>
      </w:r>
      <w:r w:rsidR="0050613E" w:rsidRPr="00E808F0">
        <w:lastRenderedPageBreak/>
        <w:t>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Pr="003207C2"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CE14E8" w:rsidRPr="00E808F0" w:rsidRDefault="00CE14E8" w:rsidP="003073F8">
      <w:pPr>
        <w:pStyle w:val="berschrift2"/>
      </w:pPr>
      <w:bookmarkStart w:id="53" w:name="_Toc295677958"/>
      <w:r w:rsidRPr="00E808F0">
        <w:t>Residential Mobility Model</w:t>
      </w:r>
      <w:bookmarkEnd w:id="53"/>
    </w:p>
    <w:p w:rsidR="00511F23" w:rsidRPr="00511F23" w:rsidRDefault="00511F23" w:rsidP="00CE14E8">
      <w:pPr>
        <w:pStyle w:val="Aufzhlungszeichen"/>
        <w:rPr>
          <w:highlight w:val="magenta"/>
        </w:rPr>
      </w:pPr>
      <w:r w:rsidRPr="00511F23">
        <w:rPr>
          <w:highlight w:val="magenta"/>
        </w:rPr>
        <w:t xml:space="preserve">The model results currently are taken from only one model run. In future </w:t>
      </w:r>
      <w:proofErr w:type="gramStart"/>
      <w:r w:rsidRPr="00511F23">
        <w:rPr>
          <w:highlight w:val="magenta"/>
        </w:rPr>
        <w:t>these result</w:t>
      </w:r>
      <w:proofErr w:type="gramEnd"/>
      <w:r w:rsidRPr="00511F23">
        <w:rPr>
          <w:highlight w:val="magenta"/>
        </w:rPr>
        <w:t xml:space="preserve"> must be computed as an average of a certain number of model runs.</w:t>
      </w:r>
    </w:p>
    <w:p w:rsidR="00CE14E8" w:rsidRPr="00E808F0" w:rsidRDefault="00CE14E8" w:rsidP="00CE14E8">
      <w:pPr>
        <w:pStyle w:val="Aufzhlungszeichen"/>
      </w:pPr>
      <w:r w:rsidRPr="00E808F0">
        <w:t xml:space="preserve">Weighting of matching between residential preferences of households and corresponding properties of spatial units does not (or partially not) rely on empirical data (except maybe for </w:t>
      </w:r>
      <w:proofErr w:type="spellStart"/>
      <w:r w:rsidRPr="00E808F0">
        <w:t>Zucha</w:t>
      </w:r>
      <w:proofErr w:type="spellEnd"/>
      <w:r w:rsidRPr="00E808F0">
        <w:t xml:space="preserve"> et.al.)</w:t>
      </w:r>
    </w:p>
    <w:p w:rsidR="000A1F11" w:rsidRPr="00E808F0" w:rsidRDefault="000A1F11" w:rsidP="00CE14E8">
      <w:pPr>
        <w:pStyle w:val="Aufzhlungszeichen"/>
        <w:rPr>
          <w:highlight w:val="cyan"/>
        </w:rPr>
      </w:pPr>
      <w:r w:rsidRPr="00E808F0">
        <w:rPr>
          <w:highlight w:val="cyan"/>
        </w:rPr>
        <w:t xml:space="preserve">The LISREL weighing factors from </w:t>
      </w:r>
      <w:proofErr w:type="spellStart"/>
      <w:r w:rsidRPr="00E808F0">
        <w:rPr>
          <w:highlight w:val="cyan"/>
        </w:rPr>
        <w:t>Zucha</w:t>
      </w:r>
      <w:proofErr w:type="spellEnd"/>
      <w:r w:rsidRPr="00E808F0">
        <w:rPr>
          <w:highlight w:val="cyan"/>
        </w:rPr>
        <w:t xml:space="preserve">, et al. </w:t>
      </w:r>
      <w:r w:rsidR="0074466B" w:rsidRPr="00E808F0">
        <w:rPr>
          <w:highlight w:val="cyan"/>
        </w:rPr>
        <w:fldChar w:fldCharType="begin"/>
      </w:r>
      <w:r w:rsidR="0074466B" w:rsidRPr="00E808F0">
        <w:rPr>
          <w:highlight w:val="cyan"/>
        </w:rPr>
        <w:instrText xml:space="preserve"> ADDIN ZOTERO_ITEM {"citationID":"6bnm4q8kc","citationItems":[{"locator":"50","label":"page","suppress-author":true,"uri":["http://zotero.org/users/583560/items/JZ37963U"]}]} </w:instrText>
      </w:r>
      <w:r w:rsidR="0074466B" w:rsidRPr="00E808F0">
        <w:rPr>
          <w:highlight w:val="cyan"/>
        </w:rPr>
        <w:fldChar w:fldCharType="separate"/>
      </w:r>
      <w:r w:rsidR="00E06E15" w:rsidRPr="00E808F0">
        <w:rPr>
          <w:rFonts w:ascii="Calibri" w:hAnsi="Calibri" w:cs="Calibri"/>
        </w:rPr>
        <w:t>(2005, p.50)</w:t>
      </w:r>
      <w:r w:rsidR="0074466B" w:rsidRPr="00E808F0">
        <w:rPr>
          <w:highlight w:val="cyan"/>
        </w:rPr>
        <w:fldChar w:fldCharType="end"/>
      </w:r>
      <w:r w:rsidRPr="00E808F0">
        <w:rPr>
          <w:highlight w:val="cyan"/>
        </w:rPr>
        <w:t xml:space="preserve"> are currently not implemented.</w:t>
      </w:r>
    </w:p>
    <w:p w:rsidR="00401144" w:rsidRPr="006628D3" w:rsidRDefault="00401144" w:rsidP="00401144">
      <w:pPr>
        <w:pStyle w:val="Aufzhlungszeichen"/>
        <w:rPr>
          <w:highlight w:val="magenta"/>
        </w:rPr>
      </w:pPr>
      <w:r w:rsidRPr="006628D3">
        <w:rPr>
          <w:highlight w:val="magenta"/>
        </w:rPr>
        <w:t>The satisfaction with the size and the cost-effectiveness of the dwelling is currently removed from the residential satisfaction calculation.</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0210CD" w:rsidRPr="006628D3" w:rsidRDefault="00DE41E1" w:rsidP="00CE14E8">
      <w:pPr>
        <w:pStyle w:val="Aufzhlungszeichen"/>
        <w:rPr>
          <w:highlight w:val="magenta"/>
        </w:rPr>
      </w:pPr>
      <w:r w:rsidRPr="006628D3">
        <w:rPr>
          <w:highlight w:val="magenta"/>
        </w:rPr>
        <w:t>Currently the model looks for only one dwelling in each area from the list of preferred areas to find a new dwelling for a household. This should be extended to a configurable number (with a random modifier) per preferred spatial uni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w:t>
      </w:r>
      <w:r w:rsidR="006D5B07" w:rsidRPr="00E808F0">
        <w:rPr>
          <w:highlight w:val="cyan"/>
        </w:rPr>
        <w:lastRenderedPageBreak/>
        <w:t xml:space="preserve">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Pr="00026465">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4" w:name="_Toc295677959"/>
      <w:r w:rsidRPr="00E808F0">
        <w:t>Improvements to the Search Algorithm</w:t>
      </w:r>
      <w:bookmarkEnd w:id="54"/>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5"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F21165" w:rsidRPr="00E808F0" w:rsidRDefault="00F21165" w:rsidP="00F21165">
      <w:pPr>
        <w:pStyle w:val="berschrift1"/>
      </w:pPr>
      <w:r w:rsidRPr="00E808F0">
        <w:lastRenderedPageBreak/>
        <w:t>Future directions - other relevant parameters for residential choice</w:t>
      </w:r>
      <w:bookmarkEnd w:id="55"/>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6" w:name="_Toc295677961"/>
      <w:r w:rsidRPr="00E808F0">
        <w:t>Additional Model Parameters currently left out</w:t>
      </w:r>
      <w:bookmarkEnd w:id="56"/>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12510B" w:rsidRPr="00E808F0" w:rsidRDefault="0012510B" w:rsidP="00105C67">
      <w:r w:rsidRPr="00E808F0">
        <w:t>(</w:t>
      </w:r>
      <w:r w:rsidRPr="00E808F0">
        <w:rPr>
          <w:highlight w:val="yellow"/>
        </w:rPr>
        <w:t>…)</w:t>
      </w:r>
    </w:p>
    <w:p w:rsidR="00CA4440" w:rsidRPr="00E808F0" w:rsidRDefault="00CA4440" w:rsidP="00105C67">
      <w:pPr>
        <w:rPr>
          <w:rFonts w:asciiTheme="majorHAnsi" w:eastAsiaTheme="majorEastAsia" w:hAnsiTheme="majorHAnsi" w:cstheme="majorBidi"/>
          <w:color w:val="365F91" w:themeColor="accent1" w:themeShade="BF"/>
          <w:sz w:val="28"/>
          <w:szCs w:val="28"/>
        </w:rPr>
      </w:pPr>
      <w:r w:rsidRPr="00E808F0">
        <w:br w:type="page"/>
      </w:r>
    </w:p>
    <w:p w:rsidR="0090475A" w:rsidRPr="00E808F0" w:rsidRDefault="007F16DC" w:rsidP="0090475A">
      <w:pPr>
        <w:pStyle w:val="berschrift1"/>
      </w:pPr>
      <w:bookmarkStart w:id="57"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7"/>
    </w:p>
    <w:p w:rsidR="0090475A" w:rsidRPr="00E808F0" w:rsidRDefault="00281368" w:rsidP="00281368">
      <w:pPr>
        <w:pStyle w:val="berschrift2"/>
      </w:pPr>
      <w:bookmarkStart w:id="58" w:name="_Toc295677963"/>
      <w:r w:rsidRPr="00E808F0">
        <w:t xml:space="preserve">Population per </w:t>
      </w:r>
      <w:r w:rsidR="00CA4440" w:rsidRPr="00E808F0">
        <w:t xml:space="preserve">administrative </w:t>
      </w:r>
      <w:r w:rsidRPr="00E808F0">
        <w:t>district</w:t>
      </w:r>
      <w:r w:rsidR="007E11FF" w:rsidRPr="00E808F0">
        <w:t xml:space="preserve"> (output)</w:t>
      </w:r>
      <w:bookmarkEnd w:id="58"/>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59" w:name="_Toc295677964"/>
      <w:r w:rsidRPr="00E808F0">
        <w:t>Modal split</w:t>
      </w:r>
      <w:r w:rsidR="007E11FF" w:rsidRPr="00E808F0">
        <w:t xml:space="preserve"> (output)</w:t>
      </w:r>
      <w:bookmarkEnd w:id="59"/>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0" w:name="_Toc295677965"/>
      <w:r w:rsidRPr="00E808F0">
        <w:t>Energy consumption – residential costs</w:t>
      </w:r>
      <w:r w:rsidR="007E11FF" w:rsidRPr="00E808F0">
        <w:t xml:space="preserve"> (input)</w:t>
      </w:r>
      <w:bookmarkEnd w:id="60"/>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1" w:name="_Toc295677966"/>
      <w:r w:rsidRPr="00E808F0">
        <w:t>Spatial planning decisions</w:t>
      </w:r>
      <w:r w:rsidR="007E11FF" w:rsidRPr="00E808F0">
        <w:t xml:space="preserve"> (output)</w:t>
      </w:r>
      <w:bookmarkEnd w:id="61"/>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2" w:name="_Toc295677967"/>
      <w:r w:rsidRPr="00E808F0">
        <w:t>Available h</w:t>
      </w:r>
      <w:r w:rsidR="00CE7270" w:rsidRPr="00E808F0">
        <w:t>ousing</w:t>
      </w:r>
      <w:r w:rsidR="007E11FF" w:rsidRPr="00E808F0">
        <w:t xml:space="preserve"> (input)</w:t>
      </w:r>
      <w:bookmarkEnd w:id="62"/>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3" w:name="_Ref254535604"/>
      <w:bookmarkStart w:id="64" w:name="_Ref254535605"/>
      <w:bookmarkStart w:id="65" w:name="_Toc295677968"/>
      <w:bookmarkStart w:id="66" w:name="_Ref254528451"/>
      <w:r w:rsidRPr="00E808F0">
        <w:lastRenderedPageBreak/>
        <w:t>Data</w:t>
      </w:r>
      <w:r w:rsidR="004A41E0" w:rsidRPr="00E808F0">
        <w:t xml:space="preserve"> Sources</w:t>
      </w:r>
      <w:bookmarkEnd w:id="63"/>
      <w:bookmarkEnd w:id="64"/>
      <w:bookmarkEnd w:id="65"/>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7" w:name="_Toc295677969"/>
      <w:r w:rsidRPr="00E808F0">
        <w:t>Model initialization</w:t>
      </w:r>
      <w:bookmarkEnd w:id="67"/>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E808F0">
              <w:rPr>
                <w:rStyle w:val="Funotenzeichen"/>
                <w:rFonts w:eastAsia="Times New Roman" w:cstheme="minorHAnsi"/>
              </w:rPr>
              <w:footnoteReference w:id="14"/>
            </w:r>
          </w:p>
        </w:tc>
        <w:tc>
          <w:tcPr>
            <w:tcW w:w="0" w:type="auto"/>
          </w:tcPr>
          <w:p w:rsidR="000D0081" w:rsidRPr="00E808F0" w:rsidRDefault="000D0081" w:rsidP="00266D0D">
            <w:pPr>
              <w:rPr>
                <w:rFonts w:cstheme="minorHAnsi"/>
              </w:rPr>
            </w:pPr>
            <w:r w:rsidRPr="00E808F0">
              <w:rPr>
                <w:rFonts w:cstheme="minorHAnsi"/>
              </w:rPr>
              <w:t>Spatial resolution</w:t>
            </w:r>
            <w:r w:rsidRPr="00E808F0">
              <w:rPr>
                <w:rStyle w:val="Funotenzeichen"/>
                <w:rFonts w:eastAsia="Times New Roman" w:cstheme="minorHAnsi"/>
              </w:rPr>
              <w:footnoteReference w:id="15"/>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E06E15" w:rsidRPr="00E808F0">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E06E15" w:rsidRPr="00E808F0">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E808F0">
              <w:rPr>
                <w:rStyle w:val="Funotenzeichen"/>
                <w:rFonts w:eastAsia="Times New Roman" w:cstheme="minorHAnsi"/>
                <w:color w:val="000000"/>
              </w:rPr>
              <w:footnoteReference w:id="16"/>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E808F0">
              <w:rPr>
                <w:rStyle w:val="Funotenzeichen"/>
                <w:rFonts w:cstheme="minorHAnsi"/>
              </w:rPr>
              <w:footnoteReference w:id="17"/>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E808F0">
              <w:rPr>
                <w:rStyle w:val="Funotenzeichen"/>
                <w:rFonts w:eastAsia="Times New Roman" w:cstheme="minorHAnsi"/>
                <w:color w:val="000000"/>
              </w:rPr>
              <w:footnoteReference w:id="18"/>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68" w:name="_Toc295677970"/>
      <w:r w:rsidRPr="00E808F0">
        <w:t>C</w:t>
      </w:r>
      <w:r w:rsidR="001753CE" w:rsidRPr="00E808F0">
        <w:t xml:space="preserve">alculation </w:t>
      </w:r>
      <w:r w:rsidR="00B71723" w:rsidRPr="00E808F0">
        <w:t>of residential dissonance</w:t>
      </w:r>
      <w:bookmarkEnd w:id="66"/>
      <w:bookmarkEnd w:id="68"/>
    </w:p>
    <w:p w:rsidR="007B763D" w:rsidRPr="00E808F0" w:rsidRDefault="007B763D" w:rsidP="007B763D">
      <w:pPr>
        <w:pStyle w:val="berschrift3"/>
      </w:pPr>
      <w:bookmarkStart w:id="69" w:name="_Toc295677971"/>
      <w:r w:rsidRPr="00E808F0">
        <w:t>Data concerning households</w:t>
      </w:r>
      <w:bookmarkEnd w:id="69"/>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E808F0">
              <w:rPr>
                <w:rStyle w:val="Funotenzeichen"/>
                <w:rFonts w:eastAsia="Times New Roman" w:cstheme="minorHAnsi"/>
              </w:rPr>
              <w:footnoteReference w:id="19"/>
            </w:r>
          </w:p>
        </w:tc>
        <w:tc>
          <w:tcPr>
            <w:tcW w:w="0" w:type="auto"/>
          </w:tcPr>
          <w:p w:rsidR="007B763D" w:rsidRPr="00E808F0" w:rsidRDefault="007B763D" w:rsidP="00266D0D">
            <w:pPr>
              <w:rPr>
                <w:rFonts w:cstheme="minorHAnsi"/>
              </w:rPr>
            </w:pPr>
            <w:r w:rsidRPr="00E808F0">
              <w:rPr>
                <w:rFonts w:cstheme="minorHAnsi"/>
              </w:rPr>
              <w:t>Spatial resolution</w:t>
            </w:r>
            <w:r w:rsidRPr="00E808F0">
              <w:rPr>
                <w:rStyle w:val="Funotenzeichen"/>
                <w:rFonts w:eastAsia="Times New Roman" w:cstheme="minorHAnsi"/>
              </w:rPr>
              <w:footnoteReference w:id="20"/>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0" w:name="_Toc295677972"/>
      <w:r w:rsidRPr="00E808F0">
        <w:t>Data concerning spatial units</w:t>
      </w:r>
      <w:bookmarkEnd w:id="70"/>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E808F0">
              <w:rPr>
                <w:rStyle w:val="Funotenzeichen"/>
                <w:rFonts w:eastAsia="Times New Roman" w:cstheme="minorHAnsi"/>
              </w:rPr>
              <w:footnoteReference w:id="21"/>
            </w:r>
          </w:p>
        </w:tc>
        <w:tc>
          <w:tcPr>
            <w:tcW w:w="0" w:type="auto"/>
          </w:tcPr>
          <w:p w:rsidR="00106C61" w:rsidRPr="00E808F0" w:rsidRDefault="00106C61" w:rsidP="00266D0D">
            <w:r w:rsidRPr="00E808F0">
              <w:t>Spatial resolution</w:t>
            </w:r>
            <w:r w:rsidRPr="00E808F0">
              <w:rPr>
                <w:rStyle w:val="Funotenzeichen"/>
                <w:rFonts w:eastAsia="Times New Roman" w:cstheme="minorHAnsi"/>
              </w:rPr>
              <w:footnoteReference w:id="22"/>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E06E15" w:rsidRPr="00E808F0">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E808F0">
              <w:rPr>
                <w:rStyle w:val="Funotenzeichen"/>
                <w:rFonts w:eastAsia="Times New Roman" w:cstheme="minorHAnsi"/>
              </w:rPr>
              <w:footnoteReference w:id="23"/>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E808F0">
              <w:rPr>
                <w:rStyle w:val="Funotenzeichen"/>
              </w:rPr>
              <w:footnoteReference w:id="24"/>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1" w:name="_Toc295677973"/>
      <w:r w:rsidRPr="00E808F0">
        <w:lastRenderedPageBreak/>
        <w:t>Demographic Events</w:t>
      </w:r>
      <w:bookmarkEnd w:id="71"/>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E808F0">
              <w:rPr>
                <w:rStyle w:val="Funotenzeichen"/>
                <w:rFonts w:eastAsia="Times New Roman" w:cstheme="minorHAnsi"/>
              </w:rPr>
              <w:footnoteReference w:id="25"/>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442636"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442636"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442636"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442636"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2" w:name="_Toc295677974"/>
      <w:r w:rsidRPr="00E808F0">
        <w:t>Transport Mode</w:t>
      </w:r>
      <w:r w:rsidR="004A41E0" w:rsidRPr="00E808F0">
        <w:t xml:space="preserve"> Data</w:t>
      </w:r>
      <w:bookmarkEnd w:id="72"/>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E808F0">
              <w:rPr>
                <w:rStyle w:val="Funotenzeichen"/>
                <w:rFonts w:eastAsia="Times New Roman" w:cstheme="minorHAnsi"/>
              </w:rPr>
              <w:footnoteReference w:id="26"/>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E808F0">
              <w:rPr>
                <w:rStyle w:val="Funotenzeichen"/>
                <w:rFonts w:eastAsia="Times New Roman" w:cstheme="minorHAnsi"/>
              </w:rPr>
              <w:footnoteReference w:id="27"/>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3" w:name="_Ref261608284"/>
      <w:bookmarkStart w:id="74" w:name="_Toc295677975"/>
      <w:r w:rsidRPr="00E808F0">
        <w:lastRenderedPageBreak/>
        <w:t>Data Preparation</w:t>
      </w:r>
      <w:bookmarkEnd w:id="73"/>
      <w:r w:rsidR="008F170F" w:rsidRPr="00E808F0">
        <w:t xml:space="preserve"> and Analysis</w:t>
      </w:r>
      <w:bookmarkEnd w:id="74"/>
    </w:p>
    <w:p w:rsidR="003F5F79" w:rsidRPr="00E808F0" w:rsidRDefault="00A041FD" w:rsidP="003F5F79">
      <w:pPr>
        <w:pStyle w:val="berschrift2"/>
      </w:pPr>
      <w:bookmarkStart w:id="75"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5"/>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E808F0">
        <w:rPr>
          <w:rStyle w:val="Funotenzeichen"/>
        </w:rPr>
        <w:footnoteReference w:id="28"/>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6" w:name="_Toc295677977"/>
      <w:r w:rsidRPr="00E808F0">
        <w:lastRenderedPageBreak/>
        <w:t>Analysis of Micro Census 2006 – 2008 Data</w:t>
      </w:r>
      <w:bookmarkEnd w:id="76"/>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7" w:name="_Toc295677978"/>
      <w:r w:rsidRPr="00E808F0">
        <w:lastRenderedPageBreak/>
        <w:t>Setting up and Running the Model</w:t>
      </w:r>
      <w:bookmarkEnd w:id="77"/>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Pr="00E808F0"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79F2D36E" wp14:editId="73A625EF">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480A2F25" wp14:editId="49BF78E1">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proofErr w:type="spellStart"/>
      <w:r>
        <w:t>mdb</w:t>
      </w:r>
      <w:proofErr w:type="spellEnd"/>
      <w:r>
        <w:t>)”, versions 4.00.6305.00 and 6.01.7600.16385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4A9B39D7" wp14:editId="4006C1B3">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9B02BE" w:rsidRPr="00E808F0" w:rsidRDefault="009B02BE" w:rsidP="00441442">
      <w:pPr>
        <w:pStyle w:val="berschrift2"/>
      </w:pPr>
      <w:bookmarkStart w:id="78" w:name="_Toc295677979"/>
      <w:r w:rsidRPr="00E808F0">
        <w:t>Troubleshooting</w:t>
      </w:r>
      <w:bookmarkEnd w:id="78"/>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E808F0">
        <w:rPr>
          <w:rStyle w:val="Funotenzeichen"/>
        </w:rPr>
        <w:footnoteReference w:id="29"/>
      </w:r>
      <w:r w:rsidRPr="00E808F0">
        <w:t>.</w:t>
      </w:r>
    </w:p>
    <w:p w:rsidR="004E77F7" w:rsidRDefault="004E77F7" w:rsidP="009B02BE">
      <w:r>
        <w:t xml:space="preserve">The ODBC driver version XXX is known to work. With driver ODBC driver version </w:t>
      </w:r>
      <w:bookmarkStart w:id="79" w:name="OLE_LINK4"/>
      <w:bookmarkStart w:id="80" w:name="OLE_LINK5"/>
      <w:r>
        <w:t>14.00.4760.1000</w:t>
      </w:r>
      <w:bookmarkEnd w:id="79"/>
      <w:bookmarkEnd w:id="80"/>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lastRenderedPageBreak/>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1" w:name="_Toc295677980"/>
      <w:r w:rsidRPr="00E808F0">
        <w:t>Model Version History</w:t>
      </w:r>
      <w:bookmarkEnd w:id="81"/>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bl>
    <w:p w:rsidR="00441442" w:rsidRPr="00E808F0" w:rsidRDefault="00441442" w:rsidP="00441442"/>
    <w:p w:rsidR="001753CE" w:rsidRPr="00E808F0" w:rsidRDefault="001753CE" w:rsidP="003F5F79">
      <w:pPr>
        <w:pStyle w:val="berschrift1"/>
        <w:pageBreakBefore/>
      </w:pPr>
      <w:bookmarkStart w:id="82" w:name="_Toc295677981"/>
      <w:r w:rsidRPr="00E808F0">
        <w:lastRenderedPageBreak/>
        <w:t>Literature</w:t>
      </w:r>
      <w:bookmarkEnd w:id="82"/>
    </w:p>
    <w:p w:rsidR="009D5895" w:rsidRPr="009D5895" w:rsidRDefault="00E808F0" w:rsidP="00E65514">
      <w:pPr>
        <w:pStyle w:val="Literaturverzeichnis"/>
      </w:pPr>
      <w:r w:rsidRPr="00E808F0">
        <w:fldChar w:fldCharType="begin"/>
      </w:r>
      <w:r w:rsidR="008C3B63">
        <w:instrText xml:space="preserve"> ADDIN ZOTERO_BIBL {"custom":[]} </w:instrText>
      </w:r>
      <w:r w:rsidRPr="00E808F0">
        <w:fldChar w:fldCharType="separate"/>
      </w:r>
      <w:r w:rsidR="009D5895" w:rsidRPr="009D5895">
        <w:t>Bauer-</w:t>
      </w:r>
      <w:r w:rsidR="009D5895" w:rsidRPr="00E65514">
        <w:t>Wolf</w:t>
      </w:r>
      <w:r w:rsidR="009D5895" w:rsidRPr="009D5895">
        <w:t xml:space="preserve">, S. et al., 2003. </w:t>
      </w:r>
      <w:r w:rsidR="009D5895" w:rsidRPr="009D5895">
        <w:rPr>
          <w:i/>
          <w:iCs/>
        </w:rPr>
        <w:t>Stadt-Umland Migration Wien. Erforschung zielgruppenspezifischer Interventionspotentiale</w:t>
      </w:r>
      <w:r w:rsidR="009D5895" w:rsidRPr="009D5895">
        <w:t xml:space="preserve"> 1st ed., Wien. Available at: http://www.lrsocialresearch.at/content.php?aid=227&amp;lng=de&amp;pg=archiv.</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Beckmann, K.J.B. et al., 2007. </w:t>
      </w:r>
      <w:r w:rsidRPr="009D5895">
        <w:rPr>
          <w:rFonts w:ascii="Calibri" w:hAnsi="Calibri" w:cs="Calibri"/>
          <w:i/>
          <w:iCs/>
          <w:szCs w:val="24"/>
        </w:rPr>
        <w:t>ILUMASS Integrated Land use Modelling and Transportation System Simulation. Endbericht</w:t>
      </w:r>
      <w:r w:rsidRPr="009D5895">
        <w:rPr>
          <w:rFonts w:ascii="Calibri" w:hAnsi="Calibri" w:cs="Calibri"/>
          <w:szCs w:val="24"/>
        </w:rPr>
        <w:t>, Available at: http://www.spiekermann-wegener.de/pro/pdf/ILUMASS_Endbericht.pdf [Accessed September 8, 2009].</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Benenson, I., 2004. Agent-Based Modeling. From Individual Residential Choice to Urban Residential Dynamics. In M. F. ; J. Goodchild &amp; D. G. Janelle, eds. </w:t>
      </w:r>
      <w:r w:rsidRPr="009D5895">
        <w:rPr>
          <w:rFonts w:ascii="Calibri" w:hAnsi="Calibri" w:cs="Calibri"/>
          <w:i/>
          <w:iCs/>
          <w:szCs w:val="24"/>
        </w:rPr>
        <w:t>Spatially Integrated Social Science. Examples in Best Practice</w:t>
      </w:r>
      <w:r w:rsidRPr="009D5895">
        <w:rPr>
          <w:rFonts w:ascii="Calibri" w:hAnsi="Calibri" w:cs="Calibri"/>
          <w:szCs w:val="24"/>
        </w:rPr>
        <w:t>. Oxford, pp. 67-95. Available at: http://www.tau.ac.il/~bennya/publications/SISS2004Benenson.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Billari, F.C. &amp; Prskawetz, A., 2003. Agent-based computational demography : using simulation to improve our understanding of demographic behaviour. In Workshop on Agent-Based Computational Demography. New York: Springer.</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Billari, F. et al., 2007. The “Wedding-Ring”: An agent-based marriage model based on social interaction. </w:t>
      </w:r>
      <w:r w:rsidRPr="009D5895">
        <w:rPr>
          <w:rFonts w:ascii="Calibri" w:hAnsi="Calibri" w:cs="Calibri"/>
          <w:i/>
          <w:iCs/>
          <w:szCs w:val="24"/>
        </w:rPr>
        <w:t>Demographic Research</w:t>
      </w:r>
      <w:r w:rsidRPr="009D5895">
        <w:rPr>
          <w:rFonts w:ascii="Calibri" w:hAnsi="Calibri" w:cs="Calibri"/>
          <w:szCs w:val="24"/>
        </w:rPr>
        <w:t>, 17(3), pp.59-82.</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Coulombel, N., 2010. </w:t>
      </w:r>
      <w:r w:rsidRPr="009D5895">
        <w:rPr>
          <w:rFonts w:ascii="Calibri" w:hAnsi="Calibri" w:cs="Calibri"/>
          <w:i/>
          <w:iCs/>
          <w:szCs w:val="24"/>
        </w:rPr>
        <w:t>Residential choice and household behavior: State of the Art. SustainCity Working Paper 2.2a</w:t>
      </w:r>
      <w:r w:rsidRPr="009D5895">
        <w:rPr>
          <w:rFonts w:ascii="Calibri" w:hAnsi="Calibri" w:cs="Calibri"/>
          <w:szCs w:val="24"/>
        </w:rPr>
        <w:t>, Cachan. Available at: http://www.sustaincity.org/publications/WP_2.2a_-_Residential_Choice_and_Household_Behavior.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Diehl, C. &amp; Grobecker, C., 2006. </w:t>
      </w:r>
      <w:r w:rsidRPr="009D5895">
        <w:rPr>
          <w:rFonts w:ascii="Calibri" w:hAnsi="Calibri" w:cs="Calibri"/>
          <w:i/>
          <w:iCs/>
          <w:szCs w:val="24"/>
        </w:rPr>
        <w:t>Neuzuwanderer in Deutschland. Ergebnisse des Mikrozensus 2000 bis 2003</w:t>
      </w:r>
      <w:r w:rsidRPr="009D5895">
        <w:rPr>
          <w:rFonts w:ascii="Calibri" w:hAnsi="Calibri" w:cs="Calibri"/>
          <w:szCs w:val="24"/>
        </w:rPr>
        <w:t xml:space="preserve"> Statistisches Bundesamt, ed., Available at: http://www.destatis.de/jetspeed/portal/cms/Sites/destatis/Internet/DE/Content/Publikationen/Querschnittsveroeffentlichungen/WirtschaftStatistik/Bevoelkerung/NeuzuwandererDeutschland,property=file.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Dieleman, F.M., 2001. Modelling residential mobility. a review of recent trends in research. </w:t>
      </w:r>
      <w:r w:rsidRPr="009D5895">
        <w:rPr>
          <w:rFonts w:ascii="Calibri" w:hAnsi="Calibri" w:cs="Calibri"/>
          <w:i/>
          <w:iCs/>
          <w:szCs w:val="24"/>
        </w:rPr>
        <w:t>Journal of Housing and the Built Environment</w:t>
      </w:r>
      <w:r w:rsidRPr="009D5895">
        <w:rPr>
          <w:rFonts w:ascii="Calibri" w:hAnsi="Calibri" w:cs="Calibri"/>
          <w:szCs w:val="24"/>
        </w:rPr>
        <w:t>, 16, pp.249-265.</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Eluru, N. et al., 2008. </w:t>
      </w:r>
      <w:r w:rsidRPr="009D5895">
        <w:rPr>
          <w:rFonts w:ascii="Calibri" w:hAnsi="Calibri" w:cs="Calibri"/>
          <w:i/>
          <w:iCs/>
          <w:szCs w:val="24"/>
        </w:rPr>
        <w:t>Understanding residential mobility. A joint model of the reason for residential relocation and stay duration</w:t>
      </w:r>
      <w:r w:rsidRPr="009D5895">
        <w:rPr>
          <w:rFonts w:ascii="Calibri" w:hAnsi="Calibri" w:cs="Calibri"/>
          <w:szCs w:val="24"/>
        </w:rPr>
        <w:t>, Available at: http://e-collection.ethbib.ethz.ch/eserv/eth:30907/eth-30907-01.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Fontaine, C.M. &amp; Rounsevell, M.D.A., 2009. A agent-based approach to model future residential pressure on a regional landscape. </w:t>
      </w:r>
      <w:r w:rsidRPr="009D5895">
        <w:rPr>
          <w:rFonts w:ascii="Calibri" w:hAnsi="Calibri" w:cs="Calibri"/>
          <w:i/>
          <w:iCs/>
          <w:szCs w:val="24"/>
        </w:rPr>
        <w:t>Landscape Ecology</w:t>
      </w:r>
      <w:r w:rsidRPr="009D5895">
        <w:rPr>
          <w:rFonts w:ascii="Calibri" w:hAnsi="Calibri" w:cs="Calibri"/>
          <w:szCs w:val="24"/>
        </w:rPr>
        <w:t>, Vol. 24, Nr. 9, pp.1237-1254.</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Häußermann, H. &amp; Siebel, W., 2000. </w:t>
      </w:r>
      <w:r w:rsidRPr="009D5895">
        <w:rPr>
          <w:rFonts w:ascii="Calibri" w:hAnsi="Calibri" w:cs="Calibri"/>
          <w:i/>
          <w:iCs/>
          <w:szCs w:val="24"/>
        </w:rPr>
        <w:t>Soziologie des Wohnens. Eine Einführung in Wandel und Ausdifferenzierung des Wohnens</w:t>
      </w:r>
      <w:r w:rsidRPr="009D5895">
        <w:rPr>
          <w:rFonts w:ascii="Calibri" w:hAnsi="Calibri" w:cs="Calibri"/>
          <w:szCs w:val="24"/>
        </w:rPr>
        <w:t xml:space="preserve"> 2nd ed., Weinheim. Available at: http://books.google.com/books?id=0iUvD9uJstAC&amp;source=gbs_navlinks_s.</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Hurtubia, R., Gallay, O. &amp; Bierlaire, M., 2010. </w:t>
      </w:r>
      <w:r w:rsidRPr="009D5895">
        <w:rPr>
          <w:rFonts w:ascii="Calibri" w:hAnsi="Calibri" w:cs="Calibri"/>
          <w:i/>
          <w:iCs/>
          <w:szCs w:val="24"/>
        </w:rPr>
        <w:t>Attributes of Households, Locations and Real-Estate Markets for Land Use Modeling. SustainCity Working Paper 2.1</w:t>
      </w:r>
      <w:r w:rsidRPr="009D5895">
        <w:rPr>
          <w:rFonts w:ascii="Calibri" w:hAnsi="Calibri" w:cs="Calibri"/>
          <w:szCs w:val="24"/>
        </w:rPr>
        <w:t>, Lausanne. Available at: http://www.sustaincity.org/publications/WP_2.7_-_socioeconomic_attributesl.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lastRenderedPageBreak/>
        <w:t xml:space="preserve">Knox, P. &amp; Pinch, S., 2006. </w:t>
      </w:r>
      <w:r w:rsidRPr="009D5895">
        <w:rPr>
          <w:rFonts w:ascii="Calibri" w:hAnsi="Calibri" w:cs="Calibri"/>
          <w:i/>
          <w:iCs/>
          <w:szCs w:val="24"/>
        </w:rPr>
        <w:t>Urban Social Geography. An Introduction</w:t>
      </w:r>
      <w:r w:rsidRPr="009D5895">
        <w:rPr>
          <w:rFonts w:ascii="Calibri" w:hAnsi="Calibri" w:cs="Calibri"/>
          <w:szCs w:val="24"/>
        </w:rPr>
        <w:t xml:space="preserve"> 5th ed., Harlow. Available at: http://books.google.at/books?id=Jys63iOiovgC&amp;source=gbs_navlinks_s.</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Lebhart, G., Marik-Lebeck, S. &amp; Klotz, J., 2007. </w:t>
      </w:r>
      <w:r w:rsidRPr="009D5895">
        <w:rPr>
          <w:rFonts w:ascii="Calibri" w:hAnsi="Calibri" w:cs="Calibri"/>
          <w:i/>
          <w:iCs/>
          <w:szCs w:val="24"/>
        </w:rPr>
        <w:t>Kleinräumige Bevölkerungsprognose für Wien 2005 bis 2035. Werkstattbericht Nr. 86</w:t>
      </w:r>
      <w:r w:rsidRPr="009D5895">
        <w:rPr>
          <w:rFonts w:ascii="Calibri" w:hAnsi="Calibri" w:cs="Calibri"/>
          <w:szCs w:val="24"/>
        </w:rPr>
        <w:t>, Wien: Stadt Wien - MA18. Available at: https://www.wien.gv.at/stadtentwicklung/studien/b008005.html.</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Mayer, V., 2002. </w:t>
      </w:r>
      <w:r w:rsidRPr="009D5895">
        <w:rPr>
          <w:rFonts w:ascii="Calibri" w:hAnsi="Calibri" w:cs="Calibri"/>
          <w:i/>
          <w:iCs/>
          <w:szCs w:val="24"/>
        </w:rPr>
        <w:t>Wohnpräferenzen von Jugendlichen in Wien. Ein Beitrag zur Kultur- und Sozialgeographie des Wohnens</w:t>
      </w:r>
      <w:r w:rsidRPr="009D5895">
        <w:rPr>
          <w:rFonts w:ascii="Calibri" w:hAnsi="Calibri" w:cs="Calibri"/>
          <w:szCs w:val="24"/>
        </w:rPr>
        <w:t xml:space="preserve"> 1st ed., Wien. Available at: http://www.oeaw.ac.at/isr/Publikationen/fb27.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Moser, P. &amp; Stocker, E., 2001. </w:t>
      </w:r>
      <w:r w:rsidRPr="009D5895">
        <w:rPr>
          <w:rFonts w:ascii="Calibri" w:hAnsi="Calibri" w:cs="Calibri"/>
          <w:i/>
          <w:iCs/>
          <w:szCs w:val="24"/>
        </w:rPr>
        <w:t>Einfamilienhaus und verdichtete Wohnformen - eine Motivanalyse. Zwischenbericht</w:t>
      </w:r>
      <w:r w:rsidRPr="009D5895">
        <w:rPr>
          <w:rFonts w:ascii="Calibri" w:hAnsi="Calibri" w:cs="Calibri"/>
          <w:szCs w:val="24"/>
        </w:rPr>
        <w:t xml:space="preserve"> 1st ed. I. und T. Bundesministerium für Verkehr, ed., Wien: SRZ - Stadt + Regionalforschung GmbH.</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Moser, W. et al., 2002. </w:t>
      </w:r>
      <w:r w:rsidRPr="009D5895">
        <w:rPr>
          <w:rFonts w:ascii="Calibri" w:hAnsi="Calibri" w:cs="Calibri"/>
          <w:i/>
          <w:iCs/>
          <w:szCs w:val="24"/>
        </w:rPr>
        <w:t>Was ist so schön am Eigenheim?. Ein Lebensstilkonzept des Wohnens</w:t>
      </w:r>
      <w:r w:rsidRPr="009D5895">
        <w:rPr>
          <w:rFonts w:ascii="Calibri" w:hAnsi="Calibri" w:cs="Calibri"/>
          <w:szCs w:val="24"/>
        </w:rPr>
        <w:t xml:space="preserve"> I. und T. Bundesministerium für Verkehr, ed., Available at: http://www.nachhaltigwirtschaften.at/download/endbericht_eigenheim_1702.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Robson, B.T., 1975. </w:t>
      </w:r>
      <w:r w:rsidRPr="009D5895">
        <w:rPr>
          <w:rFonts w:ascii="Calibri" w:hAnsi="Calibri" w:cs="Calibri"/>
          <w:i/>
          <w:iCs/>
          <w:szCs w:val="24"/>
        </w:rPr>
        <w:t>Urban Social Areas</w:t>
      </w:r>
      <w:r w:rsidRPr="009D5895">
        <w:rPr>
          <w:rFonts w:ascii="Calibri" w:hAnsi="Calibri" w:cs="Calibri"/>
          <w:szCs w:val="24"/>
        </w:rPr>
        <w:t xml:space="preserve"> 1st ed., Oxford.</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chneider, N. &amp; Spellerberg, A., 1999. </w:t>
      </w:r>
      <w:r w:rsidRPr="009D5895">
        <w:rPr>
          <w:rFonts w:ascii="Calibri" w:hAnsi="Calibri" w:cs="Calibri"/>
          <w:i/>
          <w:iCs/>
          <w:szCs w:val="24"/>
        </w:rPr>
        <w:t>Lebensstile, Wohnbedürfnisse und räumliche Mobilität</w:t>
      </w:r>
      <w:r w:rsidRPr="009D5895">
        <w:rPr>
          <w:rFonts w:ascii="Calibri" w:hAnsi="Calibri" w:cs="Calibri"/>
          <w:szCs w:val="24"/>
        </w:rPr>
        <w:t xml:space="preserve"> 1st ed., Opladen.</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chremmer, C., Bory, B., Collon, H., Mollay, U., Neugebauer, W., Novak, S., Tordy, J., Schmitt, P., Dubois, A., Galera-Lindblom, P., Prastacos, P., et al., 2011. </w:t>
      </w:r>
      <w:r w:rsidRPr="009D5895">
        <w:rPr>
          <w:rFonts w:ascii="Calibri" w:hAnsi="Calibri" w:cs="Calibri"/>
          <w:i/>
          <w:iCs/>
          <w:szCs w:val="24"/>
        </w:rPr>
        <w:t>Urban Devlopment Scenarios. Work Package 1, Deliverable D 1.2, Part A: Methodology</w:t>
      </w:r>
      <w:r w:rsidRPr="009D5895">
        <w:rPr>
          <w:rFonts w:ascii="Calibri" w:hAnsi="Calibri" w:cs="Calibri"/>
          <w:szCs w:val="24"/>
        </w:rPr>
        <w:t>, Wien. Available at: http://www.sume.at/webfm_send/97 [Accessed June 12,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chremmer, C., Bory, B., Collon, H., Mollay, U., Neugebauer, W., Novak, S., Tordy, J., Schmitt, P., Dubois, A., Galera-Lindblom, P., Reardon, M., et al., 2011. </w:t>
      </w:r>
      <w:r w:rsidRPr="009D5895">
        <w:rPr>
          <w:rFonts w:ascii="Calibri" w:hAnsi="Calibri" w:cs="Calibri"/>
          <w:i/>
          <w:iCs/>
          <w:szCs w:val="24"/>
        </w:rPr>
        <w:t>Urban Devlopment Scenarios. Work Package 1, Deliverable D 1.2, Part B: Scenarios</w:t>
      </w:r>
      <w:r w:rsidRPr="009D5895">
        <w:rPr>
          <w:rFonts w:ascii="Calibri" w:hAnsi="Calibri" w:cs="Calibri"/>
          <w:szCs w:val="24"/>
        </w:rPr>
        <w:t>, Wien. Available at: http://www.sume.at/webfm_send/99 [Accessed June 12,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emboloni, F., 2007. The Management of Urban Complexity through a Multi-Agent Participatory Simulation. </w:t>
      </w:r>
      <w:r w:rsidRPr="009D5895">
        <w:rPr>
          <w:rFonts w:ascii="Calibri" w:hAnsi="Calibri" w:cs="Calibri"/>
          <w:i/>
          <w:iCs/>
          <w:szCs w:val="24"/>
        </w:rPr>
        <w:t>disP</w:t>
      </w:r>
      <w:r w:rsidRPr="009D5895">
        <w:rPr>
          <w:rFonts w:ascii="Calibri" w:hAnsi="Calibri" w:cs="Calibri"/>
          <w:szCs w:val="24"/>
        </w:rPr>
        <w:t>, 170, 3/2007, pp.57-70.</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dt Wien - MA18 ed., 2007. </w:t>
      </w:r>
      <w:r w:rsidRPr="009D5895">
        <w:rPr>
          <w:rFonts w:ascii="Calibri" w:hAnsi="Calibri" w:cs="Calibri"/>
          <w:i/>
          <w:iCs/>
          <w:szCs w:val="24"/>
        </w:rPr>
        <w:t>Leben und Lebensqualität in Wien. Kommentierte Ergebnisse und Sonderauswertungen der Großstudien “Leben in Wien” und “Leben und Lebensqualität in Wien”</w:t>
      </w:r>
      <w:r w:rsidRPr="009D5895">
        <w:rPr>
          <w:rFonts w:ascii="Calibri" w:hAnsi="Calibri" w:cs="Calibri"/>
          <w:szCs w:val="24"/>
        </w:rPr>
        <w:t xml:space="preserve"> 1st ed., Wien. Available at: http://www.wien.gv.at/stadtentwicklung/studien/b008003.html.</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dt Wien - MA18 ed., 2006a. Lebens- &amp; Wohnformen. Singles in Wien. Available at: http://www.wien.gv.at/stadtentwicklung/studien/b008042.html.</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dt Wien - MA18 ed., 2006b. </w:t>
      </w:r>
      <w:r w:rsidRPr="009D5895">
        <w:rPr>
          <w:rFonts w:ascii="Calibri" w:hAnsi="Calibri" w:cs="Calibri"/>
          <w:i/>
          <w:iCs/>
          <w:szCs w:val="24"/>
        </w:rPr>
        <w:t>Räumliche Zusammenhänge von baulicher Dichte und öffentlichem Verkehr in Wien. Beiträge zur Stadtentwicklung Nr. 13</w:t>
      </w:r>
      <w:r w:rsidRPr="009D5895">
        <w:rPr>
          <w:rFonts w:ascii="Calibri" w:hAnsi="Calibri" w:cs="Calibri"/>
          <w:szCs w:val="24"/>
        </w:rPr>
        <w:t>, Wien. Available at: http://www.wien.gv.at/stadtentwicklung/studien/b008051.html.</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lastRenderedPageBreak/>
        <w:t xml:space="preserve">Stadt Wien - MA18 ed., 2009. </w:t>
      </w:r>
      <w:r w:rsidRPr="009D5895">
        <w:rPr>
          <w:rFonts w:ascii="Calibri" w:hAnsi="Calibri" w:cs="Calibri"/>
          <w:i/>
          <w:iCs/>
          <w:szCs w:val="24"/>
        </w:rPr>
        <w:t>Wiener Lebensqualitätsstudien. Sozialwissenschaftliche Grundlagenforschung für Wien 2008, Zusammenfassender Bericht, Werkstattbericht Nr. 102</w:t>
      </w:r>
      <w:r w:rsidRPr="009D5895">
        <w:rPr>
          <w:rFonts w:ascii="Calibri" w:hAnsi="Calibri" w:cs="Calibri"/>
          <w:szCs w:val="24"/>
        </w:rPr>
        <w:t xml:space="preserve"> 1st ed., Wien.</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tistik Austria, 2011a. Bevölkerungsprognose 2010 - Wien - Ausführliche Tabellen der Hauptvariante. Available at: http://www.statistik.at/web_de/statistiken/bevoelkerung/demographische_prognosen/bevoelkerungsprognosen/index.html [Accessed June 6,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tistik Austria, 2009. </w:t>
      </w:r>
      <w:r w:rsidRPr="009D5895">
        <w:rPr>
          <w:rFonts w:ascii="Calibri" w:hAnsi="Calibri" w:cs="Calibri"/>
          <w:i/>
          <w:iCs/>
          <w:szCs w:val="24"/>
        </w:rPr>
        <w:t>Demographische Indikatoren 1961-2008 für Wien</w:t>
      </w:r>
      <w:r w:rsidRPr="009D5895">
        <w:rPr>
          <w:rFonts w:ascii="Calibri" w:hAnsi="Calibri" w:cs="Calibri"/>
          <w:szCs w:val="24"/>
        </w:rPr>
        <w:t xml:space="preserve"> 1st ed., Wien: Statistik Austria. Available at: http://www.statistik.at/web_de/static/demographische_indikatoren_1961-2008_fuer_wien_031686.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tistik Austria, 2010a. </w:t>
      </w:r>
      <w:r w:rsidRPr="009D5895">
        <w:rPr>
          <w:rFonts w:ascii="Calibri" w:hAnsi="Calibri" w:cs="Calibri"/>
          <w:i/>
          <w:iCs/>
          <w:szCs w:val="24"/>
        </w:rPr>
        <w:t>Demographische Indikatoren 1961-2009 für Wien</w:t>
      </w:r>
      <w:r w:rsidRPr="009D5895">
        <w:rPr>
          <w:rFonts w:ascii="Calibri" w:hAnsi="Calibri" w:cs="Calibri"/>
          <w:szCs w:val="24"/>
        </w:rPr>
        <w:t xml:space="preserve"> 1st ed., Wien: Statistik Austria. Available at: http://www.statistik.at/web_de/static/demographische_indikatoren_1961-2009_fuer_wien_031686.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tistik Austria, 2001. Haushalts- und Familienprognosen: Haushalte 2001-2050 nach Grße und Bundesländern. Available at: http://www.statistik.at/web_de/statistiken/bevoelkerung/demographische_prognosen/haushalts_und_familienprognosen/index.html [Accessed June 6,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tistik Austria, 2005. Konsumerhebung 2004/05. Available at: http://www.statistik.at/web_de/services/mikrodaten_fuer_forschung_und_lehre/datenangebot/standardisierte_datensaetze_sds/index.html [Accessed June 6,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tistik Austria, 2011b. Wanderungen 2002-2010 nach Bundesländern. Available at: http://www.statistik.at/web_de/statistiken/bevoelkerung/wanderungen/wanderungen_insgesamt/index.html [Accessed June 14,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tistik Austria, 2010b. </w:t>
      </w:r>
      <w:r w:rsidRPr="009D5895">
        <w:rPr>
          <w:rFonts w:ascii="Calibri" w:hAnsi="Calibri" w:cs="Calibri"/>
          <w:i/>
          <w:iCs/>
          <w:szCs w:val="24"/>
        </w:rPr>
        <w:t>Wanderungsstatistik 2009</w:t>
      </w:r>
      <w:r w:rsidRPr="009D5895">
        <w:rPr>
          <w:rFonts w:ascii="Calibri" w:hAnsi="Calibri" w:cs="Calibri"/>
          <w:szCs w:val="24"/>
        </w:rPr>
        <w:t>, Statistik Austria. Available at: http://www.statistik.at/web_de/dynamic/services/publikationen/2/publdetail?id=2&amp;listid=2&amp;detail=600 [Accessed June 14, 2011].</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tistik Austria ed., 2004a. </w:t>
      </w:r>
      <w:r w:rsidRPr="009D5895">
        <w:rPr>
          <w:rFonts w:ascii="Calibri" w:hAnsi="Calibri" w:cs="Calibri"/>
          <w:i/>
          <w:iCs/>
          <w:szCs w:val="24"/>
        </w:rPr>
        <w:t>Gebäude- und Wohnungszählung 2001. Hauptergebnisse Wien</w:t>
      </w:r>
      <w:r w:rsidRPr="009D5895">
        <w:rPr>
          <w:rFonts w:ascii="Calibri" w:hAnsi="Calibri" w:cs="Calibri"/>
          <w:szCs w:val="24"/>
        </w:rPr>
        <w:t xml:space="preserve"> 1st ed., Wien.</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Statistik Austria ed., 2008. Mikrozensus Testdatensätze 2006-2008. Available at: http://www.statistik.at/web_de/services/mikrodaten_fuer_forschung_und_lehre/datenangebot/standardisierte_datensaetze_sds/index.html.</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Statistik Austria ed., 2004b. </w:t>
      </w:r>
      <w:r w:rsidRPr="009D5895">
        <w:rPr>
          <w:rFonts w:ascii="Calibri" w:hAnsi="Calibri" w:cs="Calibri"/>
          <w:i/>
          <w:iCs/>
          <w:szCs w:val="24"/>
        </w:rPr>
        <w:t>Volkszählung. Hauptergebnisse II - Wien</w:t>
      </w:r>
      <w:r w:rsidRPr="009D5895">
        <w:rPr>
          <w:rFonts w:ascii="Calibri" w:hAnsi="Calibri" w:cs="Calibri"/>
          <w:szCs w:val="24"/>
        </w:rPr>
        <w:t xml:space="preserve"> 1st ed., Wien. Available at: http://www.statistik.at/web_de/dynamic/services/publikationen/2/publdetail?id=2&amp;listid=2&amp;detail=262.</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Tappeiner, G. et al., 2001. </w:t>
      </w:r>
      <w:r w:rsidRPr="009D5895">
        <w:rPr>
          <w:rFonts w:ascii="Calibri" w:hAnsi="Calibri" w:cs="Calibri"/>
          <w:i/>
          <w:iCs/>
          <w:szCs w:val="24"/>
        </w:rPr>
        <w:t>Wohnträume. Nutzerspezifische Qualitätskriterien für den innovationsorientierten Wohnbau</w:t>
      </w:r>
      <w:r w:rsidRPr="009D5895">
        <w:rPr>
          <w:rFonts w:ascii="Calibri" w:hAnsi="Calibri" w:cs="Calibri"/>
          <w:szCs w:val="24"/>
        </w:rPr>
        <w:t xml:space="preserve"> 1st ed., Wien. Available at: http://www.nachhaltigwirtschaften.at/results.html/id1738.</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lastRenderedPageBreak/>
        <w:t xml:space="preserve">Technologiebewertung, I.-I. für Z. und ed., 2003. </w:t>
      </w:r>
      <w:r w:rsidRPr="009D5895">
        <w:rPr>
          <w:rFonts w:ascii="Calibri" w:hAnsi="Calibri" w:cs="Calibri"/>
          <w:i/>
          <w:iCs/>
          <w:szCs w:val="24"/>
        </w:rPr>
        <w:t>Mobilität und Wohnen. Werkstattbericht Nr. 61</w:t>
      </w:r>
      <w:r w:rsidRPr="009D5895">
        <w:rPr>
          <w:rFonts w:ascii="Calibri" w:hAnsi="Calibri" w:cs="Calibri"/>
          <w:szCs w:val="24"/>
        </w:rPr>
        <w:t>, Berlin. Available at: http://www.izt.de/fileadmin/downloads/pdf/IZT_WB61_Mobilitaet_Wohnen.pdf.</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Wilson, A.G. &amp; Pownall, C.E., 1976. A new representation of the urban system for modelling and for the study of micro-level interdependence. </w:t>
      </w:r>
      <w:r w:rsidRPr="009D5895">
        <w:rPr>
          <w:rFonts w:ascii="Calibri" w:hAnsi="Calibri" w:cs="Calibri"/>
          <w:i/>
          <w:iCs/>
          <w:szCs w:val="24"/>
        </w:rPr>
        <w:t>Area</w:t>
      </w:r>
      <w:r w:rsidRPr="009D5895">
        <w:rPr>
          <w:rFonts w:ascii="Calibri" w:hAnsi="Calibri" w:cs="Calibri"/>
          <w:szCs w:val="24"/>
        </w:rPr>
        <w:t>, Vol. 8, No. 4, pp.246 - 254.</w:t>
      </w:r>
    </w:p>
    <w:p w:rsidR="009D5895" w:rsidRPr="009D5895" w:rsidRDefault="009D5895" w:rsidP="00E65514">
      <w:pPr>
        <w:pStyle w:val="Literaturverzeichnis"/>
        <w:rPr>
          <w:rFonts w:ascii="Calibri" w:hAnsi="Calibri" w:cs="Calibri"/>
          <w:szCs w:val="24"/>
        </w:rPr>
      </w:pPr>
      <w:r w:rsidRPr="009D5895">
        <w:rPr>
          <w:rFonts w:ascii="Calibri" w:hAnsi="Calibri" w:cs="Calibri"/>
          <w:szCs w:val="24"/>
        </w:rPr>
        <w:t xml:space="preserve">Zucha, V. et al., 2005. </w:t>
      </w:r>
      <w:r w:rsidRPr="009D5895">
        <w:rPr>
          <w:rFonts w:ascii="Calibri" w:hAnsi="Calibri" w:cs="Calibri"/>
          <w:i/>
          <w:iCs/>
          <w:szCs w:val="24"/>
        </w:rPr>
        <w:t>Wohnzufriedenheit und Wohnqualität in Wien</w:t>
      </w:r>
      <w:r w:rsidRPr="009D5895">
        <w:rPr>
          <w:rFonts w:ascii="Calibri" w:hAnsi="Calibri" w:cs="Calibri"/>
          <w:szCs w:val="24"/>
        </w:rPr>
        <w:t xml:space="preserve"> Stadt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2636" w:rsidRDefault="00442636" w:rsidP="00D63EC8">
      <w:pPr>
        <w:spacing w:after="0" w:line="240" w:lineRule="auto"/>
      </w:pPr>
      <w:r>
        <w:separator/>
      </w:r>
    </w:p>
  </w:endnote>
  <w:endnote w:type="continuationSeparator" w:id="0">
    <w:p w:rsidR="00442636" w:rsidRDefault="00442636"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984ADF" w:rsidRDefault="00AF4650">
    <w:pPr>
      <w:pStyle w:val="Fuzeile"/>
    </w:pPr>
    <w:r w:rsidRPr="00984ADF">
      <w:tab/>
      <w:t xml:space="preserve">Page </w:t>
    </w:r>
    <w:r>
      <w:fldChar w:fldCharType="begin"/>
    </w:r>
    <w:r>
      <w:instrText xml:space="preserve"> PAGE   \* MERGEFORMAT </w:instrText>
    </w:r>
    <w:r>
      <w:fldChar w:fldCharType="separate"/>
    </w:r>
    <w:r w:rsidR="006628D3">
      <w:rPr>
        <w:noProof/>
      </w:rPr>
      <w:t>31</w:t>
    </w:r>
    <w:r>
      <w:rPr>
        <w:noProof/>
      </w:rPr>
      <w:fldChar w:fldCharType="end"/>
    </w:r>
    <w:r w:rsidRPr="00984ADF">
      <w:t xml:space="preserve"> of </w:t>
    </w:r>
    <w:r w:rsidR="00442636">
      <w:fldChar w:fldCharType="begin"/>
    </w:r>
    <w:r w:rsidR="00442636">
      <w:instrText xml:space="preserve"> NUMPAGES   \* MERGEFORMAT </w:instrText>
    </w:r>
    <w:r w:rsidR="00442636">
      <w:fldChar w:fldCharType="separate"/>
    </w:r>
    <w:r w:rsidR="006628D3">
      <w:rPr>
        <w:noProof/>
      </w:rPr>
      <w:t>49</w:t>
    </w:r>
    <w:r w:rsidR="00442636">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984ADF" w:rsidRDefault="00AF4650">
    <w:pPr>
      <w:pStyle w:val="Fuzeile"/>
    </w:pPr>
    <w:r w:rsidRPr="00984ADF">
      <w:tab/>
    </w:r>
    <w:r>
      <w:tab/>
    </w:r>
    <w:r w:rsidRPr="00984ADF">
      <w:t xml:space="preserve">Page </w:t>
    </w:r>
    <w:r>
      <w:fldChar w:fldCharType="begin"/>
    </w:r>
    <w:r>
      <w:instrText xml:space="preserve"> PAGE   \* MERGEFORMAT </w:instrText>
    </w:r>
    <w:r>
      <w:fldChar w:fldCharType="separate"/>
    </w:r>
    <w:r w:rsidR="00511F23">
      <w:rPr>
        <w:noProof/>
      </w:rPr>
      <w:t>39</w:t>
    </w:r>
    <w:r>
      <w:rPr>
        <w:noProof/>
      </w:rPr>
      <w:fldChar w:fldCharType="end"/>
    </w:r>
    <w:r w:rsidRPr="00984ADF">
      <w:t xml:space="preserve"> of </w:t>
    </w:r>
    <w:r w:rsidR="00442636">
      <w:fldChar w:fldCharType="begin"/>
    </w:r>
    <w:r w:rsidR="00442636">
      <w:instrText xml:space="preserve"> NUMPAGES   \* MERGEFORMAT </w:instrText>
    </w:r>
    <w:r w:rsidR="00442636">
      <w:fldChar w:fldCharType="separate"/>
    </w:r>
    <w:r w:rsidR="00511F23">
      <w:rPr>
        <w:noProof/>
      </w:rPr>
      <w:t>39</w:t>
    </w:r>
    <w:r w:rsidR="00442636">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984ADF" w:rsidRDefault="00AF4650">
    <w:pPr>
      <w:pStyle w:val="Fuzeile"/>
    </w:pPr>
    <w:r>
      <w:tab/>
    </w:r>
    <w:r w:rsidRPr="00984ADF">
      <w:t xml:space="preserve">Page </w:t>
    </w:r>
    <w:r>
      <w:fldChar w:fldCharType="begin"/>
    </w:r>
    <w:r>
      <w:instrText xml:space="preserve"> PAGE   \* MERGEFORMAT </w:instrText>
    </w:r>
    <w:r>
      <w:fldChar w:fldCharType="separate"/>
    </w:r>
    <w:r w:rsidR="00511F23">
      <w:rPr>
        <w:noProof/>
      </w:rPr>
      <w:t>49</w:t>
    </w:r>
    <w:r>
      <w:rPr>
        <w:noProof/>
      </w:rPr>
      <w:fldChar w:fldCharType="end"/>
    </w:r>
    <w:r w:rsidRPr="00984ADF">
      <w:t xml:space="preserve"> of </w:t>
    </w:r>
    <w:r w:rsidR="00442636">
      <w:fldChar w:fldCharType="begin"/>
    </w:r>
    <w:r w:rsidR="00442636">
      <w:instrText xml:space="preserve"> NUMPAGES   \* MERGEFORMAT </w:instrText>
    </w:r>
    <w:r w:rsidR="00442636">
      <w:fldChar w:fldCharType="separate"/>
    </w:r>
    <w:r w:rsidR="00511F23">
      <w:rPr>
        <w:noProof/>
      </w:rPr>
      <w:t>49</w:t>
    </w:r>
    <w:r w:rsidR="00442636">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2636" w:rsidRDefault="00442636" w:rsidP="00D63EC8">
      <w:pPr>
        <w:spacing w:after="0" w:line="240" w:lineRule="auto"/>
      </w:pPr>
      <w:r>
        <w:separator/>
      </w:r>
    </w:p>
  </w:footnote>
  <w:footnote w:type="continuationSeparator" w:id="0">
    <w:p w:rsidR="00442636" w:rsidRDefault="00442636" w:rsidP="00D63EC8">
      <w:pPr>
        <w:spacing w:after="0" w:line="240" w:lineRule="auto"/>
      </w:pPr>
      <w:r>
        <w:continuationSeparator/>
      </w:r>
    </w:p>
  </w:footnote>
  <w:footnote w:id="1">
    <w:p w:rsidR="00AF4650" w:rsidRPr="00D31484" w:rsidRDefault="00AF4650">
      <w:pPr>
        <w:pStyle w:val="Funotentext"/>
      </w:pPr>
      <w:r w:rsidRPr="009E0DC8">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AF4650" w:rsidRPr="00D31484" w:rsidRDefault="00AF4650">
      <w:pPr>
        <w:pStyle w:val="Funotentext"/>
      </w:pPr>
      <w:r>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AF4650" w:rsidRDefault="00AF4650">
      <w:pPr>
        <w:pStyle w:val="Funotentext"/>
      </w:pPr>
      <w:r>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AF4650" w:rsidRPr="00D31484" w:rsidRDefault="00AF4650" w:rsidP="00C80E4C">
      <w:pPr>
        <w:pStyle w:val="Funotentext"/>
      </w:pPr>
      <w:r w:rsidRPr="005B221B">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AF4650" w:rsidRPr="00D31484" w:rsidRDefault="00AF4650">
      <w:pPr>
        <w:pStyle w:val="Funotentext"/>
      </w:pPr>
      <w:r w:rsidRPr="008E274F">
        <w:rPr>
          <w:rStyle w:val="Funotenzeichen"/>
        </w:rPr>
        <w:footnoteRef/>
      </w:r>
      <w:r w:rsidRPr="00D31484">
        <w:t xml:space="preserve"> The age is increased only by the demographic sub model.</w:t>
      </w:r>
    </w:p>
  </w:footnote>
  <w:footnote w:id="6">
    <w:p w:rsidR="00AF4650" w:rsidRPr="00D31484" w:rsidRDefault="00AF4650">
      <w:pPr>
        <w:pStyle w:val="Funotentext"/>
      </w:pPr>
      <w:r>
        <w:rPr>
          <w:rStyle w:val="Funotenzeichen"/>
        </w:rPr>
        <w:footnoteRef/>
      </w:r>
      <w:r w:rsidRPr="00D31484">
        <w:t xml:space="preserve"> This might change in later versions of the model through spatial planning scenarios.</w:t>
      </w:r>
    </w:p>
  </w:footnote>
  <w:footnote w:id="7">
    <w:p w:rsidR="00AF4650" w:rsidRPr="00560172" w:rsidRDefault="00AF4650" w:rsidP="00324A6F">
      <w:pPr>
        <w:pStyle w:val="Funotentext"/>
      </w:pPr>
      <w:r w:rsidRPr="005D766C">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proofErr w:type="gramStart"/>
      <w:r w:rsidRPr="008C3B63">
        <w:rPr>
          <w:rFonts w:ascii="Calibri" w:hAnsi="Calibri" w:cs="Calibri"/>
        </w:rPr>
        <w:t>(Statistik Austria 2010a, p.12)</w:t>
      </w:r>
      <w:r w:rsidRPr="005D766C">
        <w:fldChar w:fldCharType="end"/>
      </w:r>
      <w:r w:rsidRPr="005D766C">
        <w:t>.</w:t>
      </w:r>
      <w:proofErr w:type="gramEnd"/>
    </w:p>
  </w:footnote>
  <w:footnote w:id="8">
    <w:p w:rsidR="00AF4650" w:rsidRPr="00982FF7" w:rsidRDefault="00AF4650" w:rsidP="005D1D4A">
      <w:pPr>
        <w:pStyle w:val="Funotentext"/>
      </w:pPr>
      <w:r w:rsidRPr="00982FF7">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AF4650" w:rsidRPr="00F55F4F" w:rsidRDefault="00AF4650">
      <w:pPr>
        <w:pStyle w:val="Funotentext"/>
      </w:pPr>
      <w:r w:rsidRPr="00F55F4F">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E06E15">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AF4650" w:rsidRPr="00D31484" w:rsidRDefault="00AF4650">
      <w:pPr>
        <w:pStyle w:val="Funotentext"/>
      </w:pPr>
      <w:r>
        <w:rPr>
          <w:rStyle w:val="Funotenzeichen"/>
        </w:rPr>
        <w:footnoteRef/>
      </w:r>
      <w:r w:rsidRPr="00D31484">
        <w:t xml:space="preserve"> These values are the results of study of 8.300 persons aged 15 and above in Vienna in 2003.</w:t>
      </w:r>
    </w:p>
  </w:footnote>
  <w:footnote w:id="11">
    <w:p w:rsidR="00AF4650" w:rsidRPr="005157D3" w:rsidRDefault="00AF4650" w:rsidP="00F26C30">
      <w:pPr>
        <w:pStyle w:val="Funotentext"/>
      </w:pPr>
      <w:r w:rsidRPr="005E2488">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AF4650" w:rsidRPr="003F332A" w:rsidRDefault="00AF4650">
      <w:pPr>
        <w:pStyle w:val="Funotentext"/>
        <w:rPr>
          <w:lang w:val="de-AT"/>
        </w:rPr>
      </w:pPr>
      <w:r w:rsidRPr="001D64C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AF4650" w:rsidRPr="003F332A" w:rsidRDefault="00AF4650" w:rsidP="007242E9">
      <w:pPr>
        <w:pStyle w:val="Funotentext"/>
        <w:rPr>
          <w:lang w:val="de-AT"/>
        </w:rPr>
      </w:pPr>
      <w:r>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AF4650" w:rsidRPr="005157D3" w:rsidRDefault="00AF4650" w:rsidP="000B44F1">
      <w:pPr>
        <w:pStyle w:val="Funotentext"/>
      </w:pPr>
      <w:r w:rsidRPr="00D8411A">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5">
    <w:p w:rsidR="00AF4650" w:rsidRPr="00D31484" w:rsidRDefault="00AF4650" w:rsidP="000B44F1">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Pr="008168DF">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6">
    <w:p w:rsidR="00AF4650" w:rsidRPr="00D31484" w:rsidRDefault="00AF4650">
      <w:pPr>
        <w:pStyle w:val="Funotentext"/>
      </w:pPr>
      <w:r>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7">
    <w:p w:rsidR="00AF4650" w:rsidRPr="00D31484" w:rsidRDefault="00AF4650">
      <w:pPr>
        <w:pStyle w:val="Funotentext"/>
      </w:pPr>
      <w:r>
        <w:rPr>
          <w:rStyle w:val="Funotenzeichen"/>
        </w:rPr>
        <w:footnoteRef/>
      </w:r>
      <w:r w:rsidRPr="00D31484">
        <w:t xml:space="preserve"> </w:t>
      </w:r>
      <w:r w:rsidRPr="00D31484">
        <w:rPr>
          <w:rFonts w:cstheme="minorHAnsi"/>
        </w:rPr>
        <w:t>Integrated wage and income statistics, query L4C</w:t>
      </w:r>
    </w:p>
  </w:footnote>
  <w:footnote w:id="18">
    <w:p w:rsidR="00AF4650" w:rsidRPr="00D31484" w:rsidRDefault="00AF4650" w:rsidP="00143AB9">
      <w:pPr>
        <w:pStyle w:val="Funotentext"/>
      </w:pPr>
      <w:r>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19">
    <w:p w:rsidR="00AF4650" w:rsidRPr="00D31484" w:rsidRDefault="00AF4650" w:rsidP="007B763D">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0">
    <w:p w:rsidR="00AF4650" w:rsidRPr="00D31484" w:rsidRDefault="00AF4650" w:rsidP="007B763D">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1">
    <w:p w:rsidR="00AF4650" w:rsidRPr="00D31484" w:rsidRDefault="00AF4650" w:rsidP="001753CE">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2">
    <w:p w:rsidR="00AF4650" w:rsidRPr="00D31484" w:rsidRDefault="00AF4650"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3">
    <w:p w:rsidR="00AF4650" w:rsidRPr="00D31484" w:rsidRDefault="00AF4650" w:rsidP="001753CE">
      <w:pPr>
        <w:pStyle w:val="Funotentext"/>
      </w:pPr>
      <w:r w:rsidRPr="00D8411A">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4">
    <w:p w:rsidR="00AF4650" w:rsidRPr="00D31484" w:rsidRDefault="00AF4650">
      <w:pPr>
        <w:pStyle w:val="Funotentext"/>
      </w:pPr>
      <w:r>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5">
    <w:p w:rsidR="00AF4650" w:rsidRPr="00D31484" w:rsidRDefault="00AF4650" w:rsidP="00C33A61">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6">
    <w:p w:rsidR="00AF4650" w:rsidRPr="00D31484" w:rsidRDefault="00AF4650" w:rsidP="00077619">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AF4650" w:rsidRPr="00D31484" w:rsidRDefault="00AF4650"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8">
    <w:p w:rsidR="00AF4650" w:rsidRPr="00D31484" w:rsidRDefault="00AF4650">
      <w:pPr>
        <w:pStyle w:val="Funotentext"/>
      </w:pPr>
      <w:r>
        <w:rPr>
          <w:rStyle w:val="Funotenzeichen"/>
        </w:rPr>
        <w:footnoteRef/>
      </w:r>
      <w:r w:rsidRPr="00D31484">
        <w:t xml:space="preserve"> Because of differences in the variable naming and availability we decided not to include the datasets for 2004 and 2005.</w:t>
      </w:r>
    </w:p>
  </w:footnote>
  <w:footnote w:id="29">
    <w:p w:rsidR="00AF4650" w:rsidRPr="005F353D" w:rsidRDefault="00AF4650">
      <w:pPr>
        <w:pStyle w:val="Funotentext"/>
      </w:pPr>
      <w:r>
        <w:rPr>
          <w:rStyle w:val="Funotenzeichen"/>
        </w:rPr>
        <w:footnoteRef/>
      </w:r>
      <w:r>
        <w:t xml:space="preserve"> </w:t>
      </w:r>
      <w:r w:rsidRPr="005F353D">
        <w:t xml:space="preserve">See </w:t>
      </w:r>
      <w:r>
        <w:t>URL</w:t>
      </w:r>
      <w:proofErr w:type="gramStart"/>
      <w:r>
        <w:t>:</w:t>
      </w:r>
      <w:proofErr w:type="gramEnd"/>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D340E7" w:rsidRDefault="00AF4650">
    <w:pPr>
      <w:pStyle w:val="Kopfzeile"/>
    </w:pPr>
    <w:r w:rsidRPr="00D31484">
      <w:t>SUME decision model description (</w:t>
    </w:r>
    <w:r>
      <w:t>SVN: 295</w:t>
    </w:r>
    <w:r w:rsidRPr="00D31484">
      <w:t>)</w:t>
    </w:r>
    <w:r w:rsidRPr="00D31484">
      <w:tab/>
    </w:r>
    <w:r w:rsidRPr="00D31484">
      <w:tab/>
    </w:r>
    <w:r>
      <w:fldChar w:fldCharType="begin"/>
    </w:r>
    <w:r>
      <w:instrText xml:space="preserve"> SAVEDATE  \@ "M/d/yyyy"  \* MERGEFORMAT </w:instrText>
    </w:r>
    <w:r>
      <w:fldChar w:fldCharType="separate"/>
    </w:r>
    <w:r w:rsidR="00511F23">
      <w:rPr>
        <w:noProof/>
      </w:rPr>
      <w:t>7/6/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D340E7" w:rsidRDefault="00AF4650">
    <w:pPr>
      <w:pStyle w:val="Kopfzeile"/>
    </w:pPr>
    <w:r w:rsidRPr="001651D8">
      <w:t>SUME ABM</w:t>
    </w:r>
    <w:r>
      <w:t xml:space="preserve"> description (SVN: 295)</w:t>
    </w:r>
    <w:r>
      <w:tab/>
    </w:r>
    <w:r w:rsidRPr="00191A21">
      <w:tab/>
    </w:r>
    <w:r>
      <w:tab/>
    </w:r>
    <w:r>
      <w:tab/>
    </w:r>
    <w:r>
      <w:tab/>
    </w:r>
    <w:r>
      <w:tab/>
    </w:r>
    <w:r>
      <w:tab/>
    </w:r>
    <w:r>
      <w:tab/>
    </w:r>
    <w:r>
      <w:fldChar w:fldCharType="begin"/>
    </w:r>
    <w:r>
      <w:instrText xml:space="preserve"> SAVEDATE  \@ "M/d/yyyy"  \* MERGEFORMAT </w:instrText>
    </w:r>
    <w:r>
      <w:fldChar w:fldCharType="separate"/>
    </w:r>
    <w:r w:rsidR="00511F23">
      <w:rPr>
        <w:noProof/>
      </w:rPr>
      <w:t>7/6/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50" w:rsidRPr="00D340E7" w:rsidRDefault="00AF4650">
    <w:pPr>
      <w:pStyle w:val="Kopfzeile"/>
    </w:pPr>
    <w:r w:rsidRPr="001651D8">
      <w:t>SUME ABM</w:t>
    </w:r>
    <w:r>
      <w:t xml:space="preserve"> description (SVN: 295)</w:t>
    </w:r>
    <w:r>
      <w:tab/>
    </w:r>
    <w:r>
      <w:tab/>
    </w:r>
    <w:r>
      <w:fldChar w:fldCharType="begin"/>
    </w:r>
    <w:r>
      <w:instrText xml:space="preserve"> SAVEDATE  \@ "M/d/yyyy"  \* MERGEFORMAT </w:instrText>
    </w:r>
    <w:r>
      <w:fldChar w:fldCharType="separate"/>
    </w:r>
    <w:r w:rsidR="00511F23">
      <w:rPr>
        <w:noProof/>
      </w:rPr>
      <w:t>7/6/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5812FC"/>
    <w:lvl w:ilvl="0">
      <w:start w:val="1"/>
      <w:numFmt w:val="decimal"/>
      <w:lvlText w:val="%1."/>
      <w:lvlJc w:val="left"/>
      <w:pPr>
        <w:tabs>
          <w:tab w:val="num" w:pos="1492"/>
        </w:tabs>
        <w:ind w:left="1492" w:hanging="360"/>
      </w:pPr>
    </w:lvl>
  </w:abstractNum>
  <w:abstractNum w:abstractNumId="1">
    <w:nsid w:val="FFFFFF7D"/>
    <w:multiLevelType w:val="singleLevel"/>
    <w:tmpl w:val="FD74E0F4"/>
    <w:lvl w:ilvl="0">
      <w:start w:val="1"/>
      <w:numFmt w:val="decimal"/>
      <w:lvlText w:val="%1."/>
      <w:lvlJc w:val="left"/>
      <w:pPr>
        <w:tabs>
          <w:tab w:val="num" w:pos="1209"/>
        </w:tabs>
        <w:ind w:left="1209" w:hanging="360"/>
      </w:pPr>
    </w:lvl>
  </w:abstractNum>
  <w:abstractNum w:abstractNumId="2">
    <w:nsid w:val="FFFFFF7E"/>
    <w:multiLevelType w:val="singleLevel"/>
    <w:tmpl w:val="5E5A172A"/>
    <w:lvl w:ilvl="0">
      <w:start w:val="1"/>
      <w:numFmt w:val="decimal"/>
      <w:lvlText w:val="%1."/>
      <w:lvlJc w:val="left"/>
      <w:pPr>
        <w:tabs>
          <w:tab w:val="num" w:pos="926"/>
        </w:tabs>
        <w:ind w:left="926" w:hanging="360"/>
      </w:pPr>
    </w:lvl>
  </w:abstractNum>
  <w:abstractNum w:abstractNumId="3">
    <w:nsid w:val="FFFFFF7F"/>
    <w:multiLevelType w:val="singleLevel"/>
    <w:tmpl w:val="AE6AA640"/>
    <w:lvl w:ilvl="0">
      <w:start w:val="1"/>
      <w:numFmt w:val="decimal"/>
      <w:lvlText w:val="%1."/>
      <w:lvlJc w:val="left"/>
      <w:pPr>
        <w:tabs>
          <w:tab w:val="num" w:pos="643"/>
        </w:tabs>
        <w:ind w:left="643" w:hanging="360"/>
      </w:pPr>
    </w:lvl>
  </w:abstractNum>
  <w:abstractNum w:abstractNumId="4">
    <w:nsid w:val="FFFFFF80"/>
    <w:multiLevelType w:val="singleLevel"/>
    <w:tmpl w:val="EDDA7CB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87C11A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4F0190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8"/>
  </w:num>
  <w:num w:numId="19">
    <w:abstractNumId w:val="23"/>
  </w:num>
  <w:num w:numId="20">
    <w:abstractNumId w:val="16"/>
  </w:num>
  <w:num w:numId="21">
    <w:abstractNumId w:val="14"/>
  </w:num>
  <w:num w:numId="22">
    <w:abstractNumId w:val="12"/>
  </w:num>
  <w:num w:numId="23">
    <w:abstractNumId w:val="21"/>
  </w:num>
  <w:num w:numId="24">
    <w:abstractNumId w:val="17"/>
  </w:num>
  <w:num w:numId="25">
    <w:abstractNumId w:val="22"/>
  </w:num>
  <w:num w:numId="26">
    <w:abstractNumId w:val="11"/>
  </w:num>
  <w:num w:numId="27">
    <w:abstractNumId w:val="20"/>
  </w:num>
  <w:num w:numId="28">
    <w:abstractNumId w:val="24"/>
  </w:num>
  <w:num w:numId="29">
    <w:abstractNumId w:val="19"/>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6465"/>
    <w:rsid w:val="0003018B"/>
    <w:rsid w:val="000312A3"/>
    <w:rsid w:val="00031A35"/>
    <w:rsid w:val="00031DB8"/>
    <w:rsid w:val="000415B3"/>
    <w:rsid w:val="00041C25"/>
    <w:rsid w:val="00043356"/>
    <w:rsid w:val="00055A8A"/>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6071F"/>
    <w:rsid w:val="00165E49"/>
    <w:rsid w:val="00166084"/>
    <w:rsid w:val="00166C1D"/>
    <w:rsid w:val="00166F04"/>
    <w:rsid w:val="0016710A"/>
    <w:rsid w:val="00167135"/>
    <w:rsid w:val="00173559"/>
    <w:rsid w:val="001753CE"/>
    <w:rsid w:val="00176ED1"/>
    <w:rsid w:val="00185DE8"/>
    <w:rsid w:val="00187DBE"/>
    <w:rsid w:val="00187DFE"/>
    <w:rsid w:val="00191EA0"/>
    <w:rsid w:val="00197594"/>
    <w:rsid w:val="001A1004"/>
    <w:rsid w:val="001A55FF"/>
    <w:rsid w:val="001A778F"/>
    <w:rsid w:val="001B1A13"/>
    <w:rsid w:val="001B2D60"/>
    <w:rsid w:val="001B2D6A"/>
    <w:rsid w:val="001B33A6"/>
    <w:rsid w:val="001C51F0"/>
    <w:rsid w:val="001C7832"/>
    <w:rsid w:val="001C7AB2"/>
    <w:rsid w:val="001D2A81"/>
    <w:rsid w:val="001D2DEF"/>
    <w:rsid w:val="001D63E3"/>
    <w:rsid w:val="001D64CE"/>
    <w:rsid w:val="001E597B"/>
    <w:rsid w:val="00200CD2"/>
    <w:rsid w:val="002012D8"/>
    <w:rsid w:val="00202769"/>
    <w:rsid w:val="002057FC"/>
    <w:rsid w:val="002069FE"/>
    <w:rsid w:val="002101E9"/>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A04C1"/>
    <w:rsid w:val="002A0983"/>
    <w:rsid w:val="002A11EA"/>
    <w:rsid w:val="002A334B"/>
    <w:rsid w:val="002B10E0"/>
    <w:rsid w:val="002B3751"/>
    <w:rsid w:val="002B3B5B"/>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F1C26"/>
    <w:rsid w:val="003012CD"/>
    <w:rsid w:val="00302B40"/>
    <w:rsid w:val="003043B9"/>
    <w:rsid w:val="003063CE"/>
    <w:rsid w:val="00306700"/>
    <w:rsid w:val="003073F8"/>
    <w:rsid w:val="00315C1F"/>
    <w:rsid w:val="0031787B"/>
    <w:rsid w:val="003207C2"/>
    <w:rsid w:val="00321502"/>
    <w:rsid w:val="00321811"/>
    <w:rsid w:val="00324957"/>
    <w:rsid w:val="00324A6F"/>
    <w:rsid w:val="00326260"/>
    <w:rsid w:val="00326F8E"/>
    <w:rsid w:val="00333528"/>
    <w:rsid w:val="00340104"/>
    <w:rsid w:val="00344146"/>
    <w:rsid w:val="00347151"/>
    <w:rsid w:val="00353907"/>
    <w:rsid w:val="00354D38"/>
    <w:rsid w:val="00362166"/>
    <w:rsid w:val="003664F3"/>
    <w:rsid w:val="00370402"/>
    <w:rsid w:val="0037286C"/>
    <w:rsid w:val="003742E9"/>
    <w:rsid w:val="00376574"/>
    <w:rsid w:val="00377D21"/>
    <w:rsid w:val="0038090A"/>
    <w:rsid w:val="00381320"/>
    <w:rsid w:val="003856D1"/>
    <w:rsid w:val="00385C4C"/>
    <w:rsid w:val="003A0751"/>
    <w:rsid w:val="003A1F74"/>
    <w:rsid w:val="003B0647"/>
    <w:rsid w:val="003B1793"/>
    <w:rsid w:val="003B2349"/>
    <w:rsid w:val="003B6CC4"/>
    <w:rsid w:val="003B6F40"/>
    <w:rsid w:val="003C36F2"/>
    <w:rsid w:val="003C5B37"/>
    <w:rsid w:val="003C5CE9"/>
    <w:rsid w:val="003D060F"/>
    <w:rsid w:val="003D1624"/>
    <w:rsid w:val="003D29BF"/>
    <w:rsid w:val="003D2B8D"/>
    <w:rsid w:val="003D2E9D"/>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31E1"/>
    <w:rsid w:val="004677B7"/>
    <w:rsid w:val="0047058B"/>
    <w:rsid w:val="00470D85"/>
    <w:rsid w:val="00477A5B"/>
    <w:rsid w:val="004816CA"/>
    <w:rsid w:val="00485B91"/>
    <w:rsid w:val="00491189"/>
    <w:rsid w:val="00494B4D"/>
    <w:rsid w:val="0049539D"/>
    <w:rsid w:val="004960B9"/>
    <w:rsid w:val="00497451"/>
    <w:rsid w:val="004978EE"/>
    <w:rsid w:val="004A19DD"/>
    <w:rsid w:val="004A41E0"/>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57D3"/>
    <w:rsid w:val="00521638"/>
    <w:rsid w:val="00523ED5"/>
    <w:rsid w:val="005258E5"/>
    <w:rsid w:val="005314CA"/>
    <w:rsid w:val="00534826"/>
    <w:rsid w:val="005422C9"/>
    <w:rsid w:val="00543AAC"/>
    <w:rsid w:val="005453DB"/>
    <w:rsid w:val="00553D43"/>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B32"/>
    <w:rsid w:val="005B221B"/>
    <w:rsid w:val="005B2A22"/>
    <w:rsid w:val="005B30F6"/>
    <w:rsid w:val="005B49B0"/>
    <w:rsid w:val="005B59F7"/>
    <w:rsid w:val="005B7162"/>
    <w:rsid w:val="005C046E"/>
    <w:rsid w:val="005C0B60"/>
    <w:rsid w:val="005C2188"/>
    <w:rsid w:val="005C3B2A"/>
    <w:rsid w:val="005C3D60"/>
    <w:rsid w:val="005C5BF6"/>
    <w:rsid w:val="005C5E99"/>
    <w:rsid w:val="005C6075"/>
    <w:rsid w:val="005D0C93"/>
    <w:rsid w:val="005D0FD5"/>
    <w:rsid w:val="005D184D"/>
    <w:rsid w:val="005D18D3"/>
    <w:rsid w:val="005D1D4A"/>
    <w:rsid w:val="005D3524"/>
    <w:rsid w:val="005D766C"/>
    <w:rsid w:val="005E0050"/>
    <w:rsid w:val="005E52F3"/>
    <w:rsid w:val="005E5365"/>
    <w:rsid w:val="005E54CE"/>
    <w:rsid w:val="005E6A8D"/>
    <w:rsid w:val="005F0FC0"/>
    <w:rsid w:val="005F21AC"/>
    <w:rsid w:val="005F25C4"/>
    <w:rsid w:val="005F34C2"/>
    <w:rsid w:val="005F353D"/>
    <w:rsid w:val="005F3E30"/>
    <w:rsid w:val="00600C04"/>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4DE"/>
    <w:rsid w:val="00640E07"/>
    <w:rsid w:val="006418DF"/>
    <w:rsid w:val="00644FAB"/>
    <w:rsid w:val="00651C88"/>
    <w:rsid w:val="00655A2D"/>
    <w:rsid w:val="00656740"/>
    <w:rsid w:val="00661FD0"/>
    <w:rsid w:val="006628D3"/>
    <w:rsid w:val="00662F13"/>
    <w:rsid w:val="006651E9"/>
    <w:rsid w:val="00670129"/>
    <w:rsid w:val="006747FF"/>
    <w:rsid w:val="0067534E"/>
    <w:rsid w:val="00680500"/>
    <w:rsid w:val="00683C5B"/>
    <w:rsid w:val="00684624"/>
    <w:rsid w:val="00694D48"/>
    <w:rsid w:val="0069625A"/>
    <w:rsid w:val="006A4CE4"/>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5CA0"/>
    <w:rsid w:val="007724B4"/>
    <w:rsid w:val="007820D7"/>
    <w:rsid w:val="00783390"/>
    <w:rsid w:val="0078536A"/>
    <w:rsid w:val="0078563C"/>
    <w:rsid w:val="00790462"/>
    <w:rsid w:val="00791B43"/>
    <w:rsid w:val="00796058"/>
    <w:rsid w:val="007962F9"/>
    <w:rsid w:val="007A03F8"/>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E11FF"/>
    <w:rsid w:val="007E3ECF"/>
    <w:rsid w:val="007E4085"/>
    <w:rsid w:val="007E44CD"/>
    <w:rsid w:val="007E5411"/>
    <w:rsid w:val="007E6E2C"/>
    <w:rsid w:val="007F0B8E"/>
    <w:rsid w:val="007F16DC"/>
    <w:rsid w:val="007F4AB3"/>
    <w:rsid w:val="007F5F1B"/>
    <w:rsid w:val="007F78DC"/>
    <w:rsid w:val="00801BDF"/>
    <w:rsid w:val="00802453"/>
    <w:rsid w:val="008074E9"/>
    <w:rsid w:val="008107BE"/>
    <w:rsid w:val="008108D6"/>
    <w:rsid w:val="0081176F"/>
    <w:rsid w:val="008158F3"/>
    <w:rsid w:val="00815E73"/>
    <w:rsid w:val="008168DF"/>
    <w:rsid w:val="008175F1"/>
    <w:rsid w:val="00821612"/>
    <w:rsid w:val="008240A5"/>
    <w:rsid w:val="008343A1"/>
    <w:rsid w:val="00837844"/>
    <w:rsid w:val="00842B79"/>
    <w:rsid w:val="008432FD"/>
    <w:rsid w:val="00844E49"/>
    <w:rsid w:val="00845350"/>
    <w:rsid w:val="00852BD2"/>
    <w:rsid w:val="00854347"/>
    <w:rsid w:val="00860797"/>
    <w:rsid w:val="00865D79"/>
    <w:rsid w:val="00874034"/>
    <w:rsid w:val="00874248"/>
    <w:rsid w:val="008809B0"/>
    <w:rsid w:val="00881EC6"/>
    <w:rsid w:val="00883DE7"/>
    <w:rsid w:val="00883F55"/>
    <w:rsid w:val="00884AF4"/>
    <w:rsid w:val="0088746A"/>
    <w:rsid w:val="00891073"/>
    <w:rsid w:val="008977BD"/>
    <w:rsid w:val="008A0CB8"/>
    <w:rsid w:val="008A3030"/>
    <w:rsid w:val="008A32CA"/>
    <w:rsid w:val="008B0126"/>
    <w:rsid w:val="008C0B94"/>
    <w:rsid w:val="008C3602"/>
    <w:rsid w:val="008C3B63"/>
    <w:rsid w:val="008C4BCE"/>
    <w:rsid w:val="008C4E8F"/>
    <w:rsid w:val="008D3A95"/>
    <w:rsid w:val="008D443A"/>
    <w:rsid w:val="008D46D3"/>
    <w:rsid w:val="008E0888"/>
    <w:rsid w:val="008E273E"/>
    <w:rsid w:val="008E274F"/>
    <w:rsid w:val="008E4E4E"/>
    <w:rsid w:val="008E55C0"/>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21575"/>
    <w:rsid w:val="00B23796"/>
    <w:rsid w:val="00B31420"/>
    <w:rsid w:val="00B320BE"/>
    <w:rsid w:val="00B42390"/>
    <w:rsid w:val="00B42FC6"/>
    <w:rsid w:val="00B43CC0"/>
    <w:rsid w:val="00B441E7"/>
    <w:rsid w:val="00B51CAD"/>
    <w:rsid w:val="00B5292E"/>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7D19"/>
    <w:rsid w:val="00C32566"/>
    <w:rsid w:val="00C33A61"/>
    <w:rsid w:val="00C33E6C"/>
    <w:rsid w:val="00C3416A"/>
    <w:rsid w:val="00C34D0D"/>
    <w:rsid w:val="00C3512C"/>
    <w:rsid w:val="00C3666E"/>
    <w:rsid w:val="00C418B5"/>
    <w:rsid w:val="00C42732"/>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27E4"/>
    <w:rsid w:val="00C97B1A"/>
    <w:rsid w:val="00CA0334"/>
    <w:rsid w:val="00CA3675"/>
    <w:rsid w:val="00CA3755"/>
    <w:rsid w:val="00CA4440"/>
    <w:rsid w:val="00CB10AF"/>
    <w:rsid w:val="00CB5FF1"/>
    <w:rsid w:val="00CC0152"/>
    <w:rsid w:val="00CC175C"/>
    <w:rsid w:val="00CC31D8"/>
    <w:rsid w:val="00CC6A68"/>
    <w:rsid w:val="00CD2231"/>
    <w:rsid w:val="00CD2C0A"/>
    <w:rsid w:val="00CD6A85"/>
    <w:rsid w:val="00CE14E8"/>
    <w:rsid w:val="00CE562B"/>
    <w:rsid w:val="00CE58F8"/>
    <w:rsid w:val="00CE6E1E"/>
    <w:rsid w:val="00CE7270"/>
    <w:rsid w:val="00CE7FB2"/>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5514"/>
    <w:rsid w:val="00E70F02"/>
    <w:rsid w:val="00E71319"/>
    <w:rsid w:val="00E71D37"/>
    <w:rsid w:val="00E808F0"/>
    <w:rsid w:val="00E82141"/>
    <w:rsid w:val="00E84D69"/>
    <w:rsid w:val="00E8685D"/>
    <w:rsid w:val="00E905DB"/>
    <w:rsid w:val="00E9353C"/>
    <w:rsid w:val="00E96A7E"/>
    <w:rsid w:val="00E96E6F"/>
    <w:rsid w:val="00E97BAC"/>
    <w:rsid w:val="00EA0662"/>
    <w:rsid w:val="00EA0805"/>
    <w:rsid w:val="00EA1607"/>
    <w:rsid w:val="00EA65DB"/>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517BF"/>
    <w:rsid w:val="00F5263C"/>
    <w:rsid w:val="00F54292"/>
    <w:rsid w:val="00F55C38"/>
    <w:rsid w:val="00F55C4D"/>
    <w:rsid w:val="00F55F4F"/>
    <w:rsid w:val="00F60451"/>
    <w:rsid w:val="00F60CBD"/>
    <w:rsid w:val="00F6145B"/>
    <w:rsid w:val="00F61712"/>
    <w:rsid w:val="00F61EF8"/>
    <w:rsid w:val="00F62E50"/>
    <w:rsid w:val="00F63C69"/>
    <w:rsid w:val="00F7089F"/>
    <w:rsid w:val="00F727F9"/>
    <w:rsid w:val="00F74B60"/>
    <w:rsid w:val="00F761D7"/>
    <w:rsid w:val="00F76FD9"/>
    <w:rsid w:val="00F77738"/>
    <w:rsid w:val="00F81AF4"/>
    <w:rsid w:val="00F82B0D"/>
    <w:rsid w:val="00F82C46"/>
    <w:rsid w:val="00F90860"/>
    <w:rsid w:val="00F91E5F"/>
    <w:rsid w:val="00F939F1"/>
    <w:rsid w:val="00FA073A"/>
    <w:rsid w:val="00FA391A"/>
    <w:rsid w:val="00FA5452"/>
    <w:rsid w:val="00FA7B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82752-5122-4B67-8BB4-80B2096EF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227</Words>
  <Characters>108533</Characters>
  <Application>Microsoft Office Word</Application>
  <DocSecurity>0</DocSecurity>
  <Lines>904</Lines>
  <Paragraphs>251</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2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189</cp:revision>
  <cp:lastPrinted>2011-06-10T09:06:00Z</cp:lastPrinted>
  <dcterms:created xsi:type="dcterms:W3CDTF">2011-05-12T14:12:00Z</dcterms:created>
  <dcterms:modified xsi:type="dcterms:W3CDTF">2011-07-1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7"&gt;&lt;session id="oRdNz8h2"/&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